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customXml/itemProps6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F61932" w14:textId="1712A24D" w:rsidR="00810C17" w:rsidRPr="005D2A47" w:rsidRDefault="00810C17" w:rsidP="00BA22FC">
      <w:pPr>
        <w:rPr>
          <w:rFonts w:ascii="Arial" w:hAnsi="Arial" w:cs="Arial"/>
          <w:szCs w:val="24"/>
        </w:rPr>
      </w:pPr>
      <w:bookmarkStart w:id="0" w:name="_Hlk80720910"/>
      <w:bookmarkEnd w:id="0"/>
    </w:p>
    <w:p w14:paraId="73317EFC" w14:textId="5238B59E" w:rsidR="0096178E" w:rsidRPr="005D2A47" w:rsidRDefault="004F28C0" w:rsidP="00810C17">
      <w:pPr>
        <w:jc w:val="center"/>
        <w:rPr>
          <w:rFonts w:ascii="Arial" w:hAnsi="Arial" w:cs="Arial"/>
          <w:color w:val="000000" w:themeColor="text1"/>
          <w:szCs w:val="24"/>
        </w:rPr>
      </w:pPr>
      <w:bookmarkStart w:id="1" w:name="_Hlk48804726"/>
      <w:r w:rsidRPr="005D2A47">
        <w:rPr>
          <w:rFonts w:ascii="Arial" w:hAnsi="Arial" w:cs="Arial"/>
          <w:color w:val="000000" w:themeColor="text1"/>
          <w:szCs w:val="24"/>
        </w:rPr>
        <w:t>Visual Analytics mit Fitnessdaten</w:t>
      </w:r>
    </w:p>
    <w:bookmarkEnd w:id="1"/>
    <w:p w14:paraId="4CE171FF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7FDF2590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2EB11507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5A807001" w14:textId="07D343BA" w:rsidR="0096178E" w:rsidRPr="005D2A47" w:rsidRDefault="004F28C0" w:rsidP="00BA22FC">
      <w:pPr>
        <w:jc w:val="center"/>
        <w:rPr>
          <w:rFonts w:ascii="Arial" w:hAnsi="Arial" w:cs="Arial"/>
          <w:b/>
          <w:color w:val="000000" w:themeColor="text1"/>
          <w:szCs w:val="24"/>
        </w:rPr>
      </w:pPr>
      <w:r w:rsidRPr="005D2A47">
        <w:rPr>
          <w:rFonts w:ascii="Arial" w:hAnsi="Arial" w:cs="Arial"/>
          <w:b/>
          <w:color w:val="000000" w:themeColor="text1"/>
          <w:szCs w:val="24"/>
        </w:rPr>
        <w:t>Studienarbeit</w:t>
      </w:r>
    </w:p>
    <w:p w14:paraId="0C55B4A0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4EFF24EF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2D38B141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72F4C894" w14:textId="77777777" w:rsidR="0096178E" w:rsidRPr="005D2A47" w:rsidRDefault="0096178E" w:rsidP="00BA22FC">
      <w:pPr>
        <w:jc w:val="center"/>
        <w:rPr>
          <w:rFonts w:ascii="Arial" w:hAnsi="Arial" w:cs="Arial"/>
          <w:color w:val="000000" w:themeColor="text1"/>
          <w:szCs w:val="24"/>
        </w:rPr>
      </w:pPr>
    </w:p>
    <w:p w14:paraId="33BFB7EC" w14:textId="77777777" w:rsidR="00C956B0" w:rsidRPr="005D2A47" w:rsidRDefault="00C956B0" w:rsidP="00BA22FC">
      <w:pPr>
        <w:jc w:val="center"/>
        <w:rPr>
          <w:rFonts w:ascii="Arial" w:hAnsi="Arial" w:cs="Arial"/>
          <w:color w:val="000000" w:themeColor="text1"/>
          <w:szCs w:val="24"/>
        </w:rPr>
      </w:pPr>
    </w:p>
    <w:p w14:paraId="5CFFB0C6" w14:textId="77777777" w:rsidR="0096178E" w:rsidRPr="005D2A47" w:rsidRDefault="0096178E" w:rsidP="00BA22FC">
      <w:pPr>
        <w:jc w:val="center"/>
        <w:rPr>
          <w:rFonts w:ascii="Arial" w:hAnsi="Arial" w:cs="Arial"/>
          <w:i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br/>
      </w:r>
    </w:p>
    <w:p w14:paraId="582D862D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65815BEA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2EB00B9B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32BA0CDB" w14:textId="77777777" w:rsidR="0096178E" w:rsidRPr="005D2A47" w:rsidRDefault="0096178E" w:rsidP="00BA22FC">
      <w:pPr>
        <w:jc w:val="center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 xml:space="preserve">des Studienganges </w:t>
      </w:r>
      <w:r w:rsidR="00810C17" w:rsidRPr="005D2A47">
        <w:rPr>
          <w:rFonts w:ascii="Arial" w:hAnsi="Arial" w:cs="Arial"/>
          <w:color w:val="000000" w:themeColor="text1"/>
          <w:szCs w:val="24"/>
        </w:rPr>
        <w:t>Informatik</w:t>
      </w:r>
    </w:p>
    <w:p w14:paraId="268BF557" w14:textId="77777777" w:rsidR="0096178E" w:rsidRPr="005D2A47" w:rsidRDefault="0096178E" w:rsidP="00BA22FC">
      <w:pPr>
        <w:jc w:val="center"/>
        <w:rPr>
          <w:rFonts w:ascii="Arial" w:hAnsi="Arial" w:cs="Arial"/>
          <w:color w:val="000000" w:themeColor="text1"/>
          <w:szCs w:val="24"/>
        </w:rPr>
      </w:pPr>
    </w:p>
    <w:p w14:paraId="624FE4E4" w14:textId="77777777" w:rsidR="0096178E" w:rsidRPr="005D2A47" w:rsidRDefault="0096178E" w:rsidP="00BA22FC">
      <w:pPr>
        <w:jc w:val="center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 xml:space="preserve">an der Dualen Hochschule Baden-Württemberg </w:t>
      </w:r>
      <w:r w:rsidR="00810C17" w:rsidRPr="005D2A47">
        <w:rPr>
          <w:rFonts w:ascii="Arial" w:hAnsi="Arial" w:cs="Arial"/>
          <w:color w:val="000000" w:themeColor="text1"/>
          <w:szCs w:val="24"/>
        </w:rPr>
        <w:t>Stuttgart</w:t>
      </w:r>
    </w:p>
    <w:p w14:paraId="2E0CFA50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42EB8FBA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61F5A30B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277CB9FC" w14:textId="77777777" w:rsidR="0096178E" w:rsidRPr="005D2A47" w:rsidRDefault="0096178E" w:rsidP="00BA22FC">
      <w:pPr>
        <w:jc w:val="center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>von</w:t>
      </w:r>
    </w:p>
    <w:p w14:paraId="76F7BBFB" w14:textId="77777777" w:rsidR="0096178E" w:rsidRPr="005D2A47" w:rsidRDefault="0096178E" w:rsidP="00BA22FC">
      <w:pPr>
        <w:jc w:val="center"/>
        <w:rPr>
          <w:rFonts w:ascii="Arial" w:hAnsi="Arial" w:cs="Arial"/>
          <w:color w:val="000000" w:themeColor="text1"/>
          <w:szCs w:val="24"/>
        </w:rPr>
      </w:pPr>
    </w:p>
    <w:p w14:paraId="18F3784F" w14:textId="77777777" w:rsidR="0096178E" w:rsidRPr="005D2A47" w:rsidRDefault="00810C17" w:rsidP="00BA22FC">
      <w:pPr>
        <w:jc w:val="center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>David Schönberger</w:t>
      </w:r>
    </w:p>
    <w:p w14:paraId="4F5B265F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76DBE2C6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6C97C515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157099E9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1BCD4D0C" w14:textId="163A7E4B" w:rsidR="0096178E" w:rsidRPr="005D2A47" w:rsidRDefault="000A53C7" w:rsidP="00BA22FC">
      <w:pPr>
        <w:jc w:val="center"/>
        <w:rPr>
          <w:rFonts w:ascii="Arial" w:hAnsi="Arial" w:cs="Arial"/>
          <w:color w:val="000000" w:themeColor="text1"/>
          <w:szCs w:val="24"/>
        </w:rPr>
      </w:pPr>
      <w:r>
        <w:rPr>
          <w:rFonts w:ascii="Arial" w:hAnsi="Arial" w:cs="Arial"/>
          <w:color w:val="000000" w:themeColor="text1"/>
          <w:szCs w:val="24"/>
        </w:rPr>
        <w:fldChar w:fldCharType="begin"/>
      </w:r>
      <w:r>
        <w:rPr>
          <w:rFonts w:ascii="Arial" w:hAnsi="Arial" w:cs="Arial"/>
          <w:color w:val="000000" w:themeColor="text1"/>
          <w:szCs w:val="24"/>
        </w:rPr>
        <w:instrText xml:space="preserve"> TIME \@ "dd.MM.yyyy" </w:instrText>
      </w:r>
      <w:r>
        <w:rPr>
          <w:rFonts w:ascii="Arial" w:hAnsi="Arial" w:cs="Arial"/>
          <w:color w:val="000000" w:themeColor="text1"/>
          <w:szCs w:val="24"/>
        </w:rPr>
        <w:fldChar w:fldCharType="separate"/>
      </w:r>
      <w:r w:rsidR="00F83F4B">
        <w:rPr>
          <w:rFonts w:ascii="Arial" w:hAnsi="Arial" w:cs="Arial"/>
          <w:noProof/>
          <w:color w:val="000000" w:themeColor="text1"/>
          <w:szCs w:val="24"/>
        </w:rPr>
        <w:t>16.11.2021</w:t>
      </w:r>
      <w:r>
        <w:rPr>
          <w:rFonts w:ascii="Arial" w:hAnsi="Arial" w:cs="Arial"/>
          <w:color w:val="000000" w:themeColor="text1"/>
          <w:szCs w:val="24"/>
        </w:rPr>
        <w:fldChar w:fldCharType="end"/>
      </w:r>
    </w:p>
    <w:p w14:paraId="2E119130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72FBB161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3CD0D95D" w14:textId="6C073AFB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6C6EA50B" w14:textId="6BBE8C8E" w:rsidR="003A4B74" w:rsidRPr="005D2A47" w:rsidRDefault="003A4B74" w:rsidP="00BA22FC">
      <w:pPr>
        <w:rPr>
          <w:rFonts w:ascii="Arial" w:hAnsi="Arial" w:cs="Arial"/>
          <w:color w:val="000000" w:themeColor="text1"/>
          <w:szCs w:val="24"/>
        </w:rPr>
      </w:pPr>
    </w:p>
    <w:p w14:paraId="082323A4" w14:textId="471B0E63" w:rsidR="003A4B74" w:rsidRPr="005D2A47" w:rsidRDefault="003A4B74" w:rsidP="00BA22FC">
      <w:pPr>
        <w:rPr>
          <w:rFonts w:ascii="Arial" w:hAnsi="Arial" w:cs="Arial"/>
          <w:color w:val="000000" w:themeColor="text1"/>
          <w:szCs w:val="24"/>
        </w:rPr>
      </w:pPr>
    </w:p>
    <w:p w14:paraId="7403D490" w14:textId="77777777" w:rsidR="003A4B74" w:rsidRPr="005D2A47" w:rsidRDefault="003A4B74" w:rsidP="00BA22FC">
      <w:pPr>
        <w:rPr>
          <w:rFonts w:ascii="Arial" w:hAnsi="Arial" w:cs="Arial"/>
          <w:color w:val="000000" w:themeColor="text1"/>
          <w:szCs w:val="24"/>
        </w:rPr>
      </w:pPr>
    </w:p>
    <w:p w14:paraId="332F99D4" w14:textId="77777777" w:rsidR="00905B1B" w:rsidRPr="005D2A47" w:rsidRDefault="00905B1B" w:rsidP="00BA22FC">
      <w:pPr>
        <w:rPr>
          <w:rFonts w:ascii="Arial" w:hAnsi="Arial" w:cs="Arial"/>
          <w:color w:val="000000" w:themeColor="text1"/>
          <w:szCs w:val="24"/>
        </w:rPr>
      </w:pPr>
    </w:p>
    <w:p w14:paraId="442D3A13" w14:textId="77777777" w:rsidR="0096178E" w:rsidRPr="005D2A47" w:rsidRDefault="0096178E" w:rsidP="00BA22FC">
      <w:pPr>
        <w:rPr>
          <w:rFonts w:ascii="Arial" w:hAnsi="Arial" w:cs="Arial"/>
          <w:color w:val="000000" w:themeColor="text1"/>
          <w:szCs w:val="24"/>
        </w:rPr>
      </w:pPr>
    </w:p>
    <w:p w14:paraId="1619BF80" w14:textId="77777777" w:rsidR="0096178E" w:rsidRPr="005D2A47" w:rsidRDefault="0096178E" w:rsidP="00BA22FC">
      <w:pPr>
        <w:tabs>
          <w:tab w:val="left" w:pos="4820"/>
        </w:tabs>
        <w:spacing w:line="360" w:lineRule="auto"/>
        <w:ind w:left="268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>Matrikelnummer</w:t>
      </w:r>
      <w:r w:rsidR="00905B1B" w:rsidRPr="005D2A47">
        <w:rPr>
          <w:rFonts w:ascii="Arial" w:hAnsi="Arial" w:cs="Arial"/>
          <w:color w:val="000000" w:themeColor="text1"/>
          <w:szCs w:val="24"/>
        </w:rPr>
        <w:t>, Kurs</w:t>
      </w:r>
      <w:r w:rsidRPr="005D2A47">
        <w:rPr>
          <w:rFonts w:ascii="Arial" w:hAnsi="Arial" w:cs="Arial"/>
          <w:color w:val="000000" w:themeColor="text1"/>
          <w:szCs w:val="24"/>
        </w:rPr>
        <w:tab/>
      </w:r>
      <w:r w:rsidR="00810C17" w:rsidRPr="005D2A47">
        <w:rPr>
          <w:rFonts w:ascii="Arial" w:hAnsi="Arial" w:cs="Arial"/>
          <w:color w:val="000000" w:themeColor="text1"/>
          <w:szCs w:val="24"/>
        </w:rPr>
        <w:t>1986582</w:t>
      </w:r>
      <w:r w:rsidR="00905B1B" w:rsidRPr="005D2A47">
        <w:rPr>
          <w:rFonts w:ascii="Arial" w:hAnsi="Arial" w:cs="Arial"/>
          <w:color w:val="000000" w:themeColor="text1"/>
          <w:szCs w:val="24"/>
        </w:rPr>
        <w:t xml:space="preserve">, </w:t>
      </w:r>
      <w:r w:rsidR="00810C17" w:rsidRPr="005D2A47">
        <w:rPr>
          <w:rFonts w:ascii="Arial" w:hAnsi="Arial" w:cs="Arial"/>
          <w:color w:val="000000" w:themeColor="text1"/>
          <w:szCs w:val="24"/>
        </w:rPr>
        <w:t>TINF19E</w:t>
      </w:r>
    </w:p>
    <w:p w14:paraId="74D447BF" w14:textId="77777777" w:rsidR="0096178E" w:rsidRPr="005D2A47" w:rsidRDefault="0096178E" w:rsidP="00BA22FC">
      <w:pPr>
        <w:tabs>
          <w:tab w:val="left" w:pos="4820"/>
        </w:tabs>
        <w:spacing w:line="360" w:lineRule="auto"/>
        <w:ind w:left="268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>Ausbildungsfirma</w:t>
      </w:r>
      <w:r w:rsidRPr="005D2A47">
        <w:rPr>
          <w:rFonts w:ascii="Arial" w:hAnsi="Arial" w:cs="Arial"/>
          <w:color w:val="000000" w:themeColor="text1"/>
          <w:szCs w:val="24"/>
        </w:rPr>
        <w:tab/>
      </w:r>
      <w:r w:rsidR="00810C17" w:rsidRPr="005D2A47">
        <w:rPr>
          <w:rFonts w:ascii="Arial" w:hAnsi="Arial" w:cs="Arial"/>
          <w:color w:val="000000" w:themeColor="text1"/>
          <w:szCs w:val="24"/>
        </w:rPr>
        <w:t>Capgemini</w:t>
      </w:r>
      <w:r w:rsidR="00905B1B" w:rsidRPr="005D2A47">
        <w:rPr>
          <w:rFonts w:ascii="Arial" w:hAnsi="Arial" w:cs="Arial"/>
          <w:color w:val="000000" w:themeColor="text1"/>
          <w:szCs w:val="24"/>
        </w:rPr>
        <w:t xml:space="preserve">, </w:t>
      </w:r>
      <w:r w:rsidR="00810C17" w:rsidRPr="005D2A47">
        <w:rPr>
          <w:rFonts w:ascii="Arial" w:hAnsi="Arial" w:cs="Arial"/>
          <w:color w:val="000000" w:themeColor="text1"/>
          <w:szCs w:val="24"/>
        </w:rPr>
        <w:t>Stuttgart</w:t>
      </w:r>
    </w:p>
    <w:p w14:paraId="30F85A73" w14:textId="7356298D" w:rsidR="006A42FA" w:rsidRPr="005D2A47" w:rsidRDefault="0096178E" w:rsidP="003A4B74">
      <w:pPr>
        <w:tabs>
          <w:tab w:val="left" w:pos="4820"/>
        </w:tabs>
        <w:spacing w:line="360" w:lineRule="auto"/>
        <w:ind w:left="268"/>
        <w:rPr>
          <w:rFonts w:ascii="Arial" w:hAnsi="Arial" w:cs="Arial"/>
          <w:color w:val="000000" w:themeColor="text1"/>
          <w:szCs w:val="24"/>
        </w:rPr>
        <w:sectPr w:rsidR="006A42FA" w:rsidRPr="005D2A47" w:rsidSect="00C8744B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1906" w:h="16838"/>
          <w:pgMar w:top="2552" w:right="1418" w:bottom="1418" w:left="1418" w:header="709" w:footer="709" w:gutter="0"/>
          <w:cols w:space="708"/>
          <w:docGrid w:linePitch="360"/>
        </w:sectPr>
      </w:pPr>
      <w:r w:rsidRPr="005D2A47">
        <w:rPr>
          <w:rFonts w:ascii="Arial" w:hAnsi="Arial" w:cs="Arial"/>
          <w:color w:val="000000" w:themeColor="text1"/>
          <w:szCs w:val="24"/>
        </w:rPr>
        <w:t>Betreuer</w:t>
      </w:r>
      <w:r w:rsidRPr="005D2A47">
        <w:rPr>
          <w:rFonts w:ascii="Arial" w:hAnsi="Arial" w:cs="Arial"/>
          <w:color w:val="000000" w:themeColor="text1"/>
          <w:szCs w:val="24"/>
        </w:rPr>
        <w:tab/>
      </w:r>
      <w:r w:rsidR="00E5632D" w:rsidRPr="005D2A47">
        <w:rPr>
          <w:rFonts w:ascii="Arial" w:hAnsi="Arial" w:cs="Arial"/>
          <w:color w:val="000000" w:themeColor="text1"/>
          <w:szCs w:val="24"/>
        </w:rPr>
        <w:t>Andreas Buckenhofer</w:t>
      </w:r>
    </w:p>
    <w:p w14:paraId="32CF7EC8" w14:textId="1AA61C9D" w:rsidR="005E21F1" w:rsidRPr="005D2A47" w:rsidRDefault="005E21F1" w:rsidP="005E21F1">
      <w:pPr>
        <w:rPr>
          <w:rFonts w:ascii="Arial" w:hAnsi="Arial" w:cs="Arial"/>
          <w:b/>
          <w:bCs/>
          <w:szCs w:val="24"/>
        </w:rPr>
      </w:pPr>
      <w:r w:rsidRPr="005D2A47">
        <w:rPr>
          <w:rFonts w:ascii="Arial" w:hAnsi="Arial" w:cs="Arial"/>
          <w:b/>
          <w:bCs/>
          <w:szCs w:val="24"/>
        </w:rPr>
        <w:lastRenderedPageBreak/>
        <w:t>Abstract:</w:t>
      </w:r>
    </w:p>
    <w:p w14:paraId="71A466A8" w14:textId="77777777" w:rsidR="005E21F1" w:rsidRPr="005D2A47" w:rsidRDefault="005E21F1" w:rsidP="005E21F1">
      <w:pPr>
        <w:rPr>
          <w:rFonts w:ascii="Arial" w:hAnsi="Arial" w:cs="Arial"/>
          <w:b/>
          <w:bCs/>
          <w:szCs w:val="24"/>
        </w:rPr>
      </w:pPr>
    </w:p>
    <w:p w14:paraId="4C5905A4" w14:textId="77777777" w:rsidR="001F7F50" w:rsidRPr="005D2A47" w:rsidRDefault="001F7F50" w:rsidP="001F7F50">
      <w:pPr>
        <w:rPr>
          <w:rFonts w:ascii="Arial" w:hAnsi="Arial" w:cs="Arial"/>
          <w:b/>
          <w:bCs/>
          <w:szCs w:val="24"/>
        </w:rPr>
      </w:pPr>
      <w:r w:rsidRPr="005D2A47">
        <w:rPr>
          <w:rFonts w:ascii="Arial" w:hAnsi="Arial" w:cs="Arial"/>
        </w:rPr>
        <w:br w:type="page"/>
      </w:r>
      <w:r w:rsidRPr="005D2A47">
        <w:rPr>
          <w:rFonts w:ascii="Arial" w:hAnsi="Arial" w:cs="Arial"/>
          <w:b/>
          <w:bCs/>
          <w:szCs w:val="24"/>
        </w:rPr>
        <w:lastRenderedPageBreak/>
        <w:t>Abstract:</w:t>
      </w:r>
    </w:p>
    <w:p w14:paraId="0E3A4FCE" w14:textId="77777777" w:rsidR="001F7F50" w:rsidRPr="005D2A47" w:rsidRDefault="001F7F50" w:rsidP="001F7F50">
      <w:pPr>
        <w:rPr>
          <w:rFonts w:ascii="Arial" w:hAnsi="Arial" w:cs="Arial"/>
          <w:b/>
          <w:bCs/>
          <w:szCs w:val="24"/>
        </w:rPr>
      </w:pPr>
    </w:p>
    <w:p w14:paraId="2D88B7E3" w14:textId="27F703F4" w:rsidR="001F7F50" w:rsidRPr="005D2A47" w:rsidRDefault="001F7F50" w:rsidP="001F7F50">
      <w:pPr>
        <w:pStyle w:val="02Flietext"/>
        <w:rPr>
          <w:rFonts w:cs="Arial"/>
        </w:rPr>
      </w:pPr>
      <w:r w:rsidRPr="005D2A47">
        <w:rPr>
          <w:rFonts w:cs="Arial"/>
        </w:rPr>
        <w:t xml:space="preserve"> </w:t>
      </w:r>
    </w:p>
    <w:p w14:paraId="3DEF78C1" w14:textId="1A498486" w:rsidR="00A91BAB" w:rsidRPr="005D2A47" w:rsidRDefault="00A91BAB" w:rsidP="001F7F50">
      <w:pPr>
        <w:rPr>
          <w:rFonts w:ascii="Arial" w:hAnsi="Arial" w:cs="Arial"/>
          <w:szCs w:val="24"/>
        </w:rPr>
      </w:pPr>
    </w:p>
    <w:p w14:paraId="6C6DEA6F" w14:textId="77777777" w:rsidR="005E21F1" w:rsidRPr="005D2A47" w:rsidRDefault="005E21F1" w:rsidP="005E21F1">
      <w:pPr>
        <w:spacing w:line="360" w:lineRule="auto"/>
        <w:rPr>
          <w:rFonts w:ascii="Arial" w:hAnsi="Arial" w:cs="Arial"/>
          <w:i/>
          <w:iCs/>
          <w:szCs w:val="24"/>
        </w:rPr>
      </w:pPr>
    </w:p>
    <w:p w14:paraId="383949CA" w14:textId="77777777" w:rsidR="005E21F1" w:rsidRPr="005D2A47" w:rsidRDefault="005E21F1" w:rsidP="005E21F1">
      <w:pPr>
        <w:spacing w:line="360" w:lineRule="auto"/>
        <w:rPr>
          <w:rFonts w:ascii="Arial" w:hAnsi="Arial" w:cs="Arial"/>
          <w:i/>
          <w:iCs/>
          <w:szCs w:val="24"/>
        </w:rPr>
      </w:pPr>
    </w:p>
    <w:p w14:paraId="45DD2007" w14:textId="77777777" w:rsidR="005E21F1" w:rsidRPr="005D2A47" w:rsidRDefault="005E21F1" w:rsidP="005E21F1">
      <w:pPr>
        <w:spacing w:line="360" w:lineRule="auto"/>
        <w:rPr>
          <w:rFonts w:ascii="Arial" w:hAnsi="Arial" w:cs="Arial"/>
          <w:i/>
          <w:iCs/>
          <w:szCs w:val="24"/>
        </w:rPr>
      </w:pPr>
    </w:p>
    <w:p w14:paraId="04F27C83" w14:textId="08D09B29" w:rsidR="005E21F1" w:rsidRPr="005D2A47" w:rsidRDefault="005E21F1" w:rsidP="005E21F1">
      <w:pPr>
        <w:spacing w:line="360" w:lineRule="auto"/>
        <w:rPr>
          <w:rFonts w:ascii="Arial" w:hAnsi="Arial" w:cs="Arial"/>
          <w:i/>
          <w:iCs/>
          <w:szCs w:val="24"/>
        </w:rPr>
      </w:pPr>
      <w:r w:rsidRPr="005D2A47">
        <w:rPr>
          <w:rFonts w:ascii="Arial" w:hAnsi="Arial" w:cs="Arial"/>
          <w:i/>
          <w:iCs/>
          <w:szCs w:val="24"/>
        </w:rPr>
        <w:br w:type="page"/>
      </w:r>
    </w:p>
    <w:p w14:paraId="6268275F" w14:textId="4B9F0AFB" w:rsidR="00C8744B" w:rsidRPr="005D2A47" w:rsidRDefault="00C8744B" w:rsidP="00BA2643">
      <w:pPr>
        <w:spacing w:line="360" w:lineRule="auto"/>
        <w:jc w:val="center"/>
        <w:rPr>
          <w:rFonts w:ascii="Arial" w:hAnsi="Arial" w:cs="Arial"/>
          <w:szCs w:val="24"/>
        </w:rPr>
      </w:pPr>
      <w:r w:rsidRPr="005D2A47">
        <w:rPr>
          <w:rFonts w:ascii="Arial" w:hAnsi="Arial" w:cs="Arial"/>
          <w:i/>
          <w:iCs/>
          <w:szCs w:val="24"/>
        </w:rPr>
        <w:lastRenderedPageBreak/>
        <w:t>Erklärung</w:t>
      </w:r>
    </w:p>
    <w:p w14:paraId="3CD7D392" w14:textId="77777777" w:rsidR="00C8744B" w:rsidRPr="005D2A47" w:rsidRDefault="00C8744B" w:rsidP="00BA2643">
      <w:pPr>
        <w:spacing w:line="360" w:lineRule="auto"/>
        <w:rPr>
          <w:rFonts w:ascii="Arial" w:hAnsi="Arial" w:cs="Arial"/>
          <w:szCs w:val="24"/>
        </w:rPr>
      </w:pPr>
    </w:p>
    <w:p w14:paraId="2CF9E06D" w14:textId="1542955E" w:rsidR="00C8744B" w:rsidRPr="005D2A47" w:rsidRDefault="00C8744B" w:rsidP="00BA2643">
      <w:pPr>
        <w:spacing w:line="360" w:lineRule="auto"/>
        <w:rPr>
          <w:rFonts w:ascii="Arial" w:hAnsi="Arial" w:cs="Arial"/>
          <w:szCs w:val="24"/>
        </w:rPr>
      </w:pPr>
      <w:r w:rsidRPr="005D2A47">
        <w:rPr>
          <w:rFonts w:ascii="Arial" w:hAnsi="Arial" w:cs="Arial"/>
          <w:szCs w:val="24"/>
        </w:rPr>
        <w:t xml:space="preserve">Ich versichere hiermit, dass ich meine </w:t>
      </w:r>
      <w:r w:rsidR="004F28C0" w:rsidRPr="005D2A47">
        <w:rPr>
          <w:rFonts w:ascii="Arial" w:hAnsi="Arial" w:cs="Arial"/>
          <w:szCs w:val="24"/>
        </w:rPr>
        <w:t>Studienarbeit</w:t>
      </w:r>
      <w:r w:rsidRPr="005D2A47">
        <w:rPr>
          <w:rFonts w:ascii="Arial" w:hAnsi="Arial" w:cs="Arial"/>
          <w:szCs w:val="24"/>
        </w:rPr>
        <w:t xml:space="preserve"> mit dem Thema: „</w:t>
      </w:r>
      <w:r w:rsidR="004F28C0" w:rsidRPr="005D2A47">
        <w:rPr>
          <w:rFonts w:ascii="Arial" w:hAnsi="Arial" w:cs="Arial"/>
          <w:szCs w:val="24"/>
        </w:rPr>
        <w:t>Visual Analytics mit Fitnessdaten</w:t>
      </w:r>
      <w:r w:rsidRPr="005D2A47">
        <w:rPr>
          <w:rFonts w:ascii="Arial" w:hAnsi="Arial" w:cs="Arial"/>
          <w:szCs w:val="24"/>
        </w:rPr>
        <w:t xml:space="preserve">“ selbstständig verfasst und keine anderen als die angegebenen Quellen und Hilfsmittel benutzt habe. </w:t>
      </w:r>
    </w:p>
    <w:p w14:paraId="28EB77AB" w14:textId="6C5AAB11" w:rsidR="00C8744B" w:rsidRPr="005D2A47" w:rsidRDefault="00C8744B" w:rsidP="00BA2643">
      <w:pPr>
        <w:spacing w:line="360" w:lineRule="auto"/>
        <w:rPr>
          <w:rFonts w:ascii="Arial" w:hAnsi="Arial" w:cs="Arial"/>
          <w:szCs w:val="24"/>
        </w:rPr>
      </w:pPr>
    </w:p>
    <w:p w14:paraId="6D61A41C" w14:textId="55E1A69B" w:rsidR="00C8744B" w:rsidRPr="005D2A47" w:rsidRDefault="00C8744B" w:rsidP="00BA2643">
      <w:pPr>
        <w:spacing w:line="360" w:lineRule="auto"/>
        <w:rPr>
          <w:rFonts w:ascii="Arial" w:hAnsi="Arial" w:cs="Arial"/>
          <w:szCs w:val="24"/>
        </w:rPr>
      </w:pPr>
    </w:p>
    <w:p w14:paraId="4CC15975" w14:textId="028B8042" w:rsidR="00C8744B" w:rsidRPr="005D2A47" w:rsidRDefault="00C8744B" w:rsidP="00BA2643">
      <w:pPr>
        <w:spacing w:line="360" w:lineRule="auto"/>
        <w:rPr>
          <w:rFonts w:ascii="Arial" w:hAnsi="Arial" w:cs="Arial"/>
          <w:szCs w:val="24"/>
        </w:rPr>
      </w:pPr>
      <w:r w:rsidRPr="005D2A47">
        <w:rPr>
          <w:rFonts w:ascii="Arial" w:hAnsi="Arial" w:cs="Arial"/>
          <w:szCs w:val="24"/>
        </w:rPr>
        <w:t>-------------------------------------------</w:t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szCs w:val="24"/>
        </w:rPr>
        <w:tab/>
        <w:t>------------------------------</w:t>
      </w:r>
    </w:p>
    <w:p w14:paraId="5F92AF64" w14:textId="5F46D431" w:rsidR="00C8744B" w:rsidRPr="005D2A47" w:rsidRDefault="00C8744B" w:rsidP="00BA2643">
      <w:pPr>
        <w:spacing w:line="360" w:lineRule="auto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i/>
          <w:iCs/>
          <w:szCs w:val="24"/>
        </w:rPr>
        <w:t>Ort</w:t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i/>
          <w:iCs/>
          <w:szCs w:val="24"/>
        </w:rPr>
        <w:t>Datum</w:t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szCs w:val="24"/>
        </w:rPr>
        <w:tab/>
      </w:r>
      <w:r w:rsidRPr="005D2A47">
        <w:rPr>
          <w:rFonts w:ascii="Arial" w:hAnsi="Arial" w:cs="Arial"/>
          <w:i/>
          <w:iCs/>
          <w:szCs w:val="24"/>
        </w:rPr>
        <w:t>Unterschrift</w:t>
      </w:r>
    </w:p>
    <w:p w14:paraId="77DCC2A6" w14:textId="56E7CDDF" w:rsidR="00F965A2" w:rsidRPr="005D2A47" w:rsidRDefault="00C8744B" w:rsidP="00BA2643">
      <w:pPr>
        <w:spacing w:line="360" w:lineRule="auto"/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br w:type="page"/>
      </w:r>
    </w:p>
    <w:sdt>
      <w:sdtPr>
        <w:rPr>
          <w:rFonts w:ascii="Arial" w:eastAsia="Calibri" w:hAnsi="Arial" w:cs="Arial"/>
          <w:color w:val="000000"/>
          <w:sz w:val="24"/>
          <w:szCs w:val="22"/>
          <w:lang w:val="de-DE"/>
        </w:rPr>
        <w:id w:val="1727717759"/>
        <w:docPartObj>
          <w:docPartGallery w:val="Table of Contents"/>
          <w:docPartUnique/>
        </w:docPartObj>
      </w:sdtPr>
      <w:sdtEndPr>
        <w:rPr>
          <w:b/>
          <w:bCs/>
          <w:noProof/>
          <w:szCs w:val="24"/>
        </w:rPr>
      </w:sdtEndPr>
      <w:sdtContent>
        <w:p w14:paraId="1F326C55" w14:textId="06632EAB" w:rsidR="00F965A2" w:rsidRPr="005D2A47" w:rsidRDefault="003A4B74" w:rsidP="00707EFC">
          <w:pPr>
            <w:pStyle w:val="TOCHeading"/>
            <w:rPr>
              <w:rFonts w:ascii="Arial" w:hAnsi="Arial" w:cs="Arial"/>
              <w:color w:val="auto"/>
              <w:lang w:val="de-DE"/>
            </w:rPr>
          </w:pPr>
          <w:r w:rsidRPr="005D2A47">
            <w:rPr>
              <w:rFonts w:ascii="Arial" w:hAnsi="Arial" w:cs="Arial"/>
              <w:color w:val="auto"/>
              <w:lang w:val="de-DE"/>
            </w:rPr>
            <w:t>Inhaltsverzeichnis</w:t>
          </w:r>
        </w:p>
        <w:p w14:paraId="260218A9" w14:textId="77777777" w:rsidR="009439C0" w:rsidRPr="005D2A47" w:rsidRDefault="009439C0" w:rsidP="009439C0">
          <w:pPr>
            <w:rPr>
              <w:rFonts w:ascii="Arial" w:hAnsi="Arial" w:cs="Arial"/>
            </w:rPr>
          </w:pPr>
        </w:p>
        <w:p w14:paraId="21AAA23B" w14:textId="01344950" w:rsidR="00F76C6F" w:rsidRDefault="00F965A2">
          <w:pPr>
            <w:pStyle w:val="TOC2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r w:rsidRPr="005D2A47">
            <w:rPr>
              <w:rFonts w:ascii="Arial" w:hAnsi="Arial" w:cs="Arial"/>
              <w:szCs w:val="24"/>
            </w:rPr>
            <w:fldChar w:fldCharType="begin"/>
          </w:r>
          <w:r w:rsidRPr="005D2A47">
            <w:rPr>
              <w:rFonts w:ascii="Arial" w:hAnsi="Arial" w:cs="Arial"/>
              <w:szCs w:val="24"/>
            </w:rPr>
            <w:instrText xml:space="preserve"> TOC \o "1-3" \h \z \u </w:instrText>
          </w:r>
          <w:r w:rsidRPr="005D2A47">
            <w:rPr>
              <w:rFonts w:ascii="Arial" w:hAnsi="Arial" w:cs="Arial"/>
              <w:szCs w:val="24"/>
            </w:rPr>
            <w:fldChar w:fldCharType="separate"/>
          </w:r>
          <w:hyperlink w:anchor="_Toc87956883" w:history="1">
            <w:r w:rsidR="00F76C6F" w:rsidRPr="000102FF">
              <w:rPr>
                <w:rStyle w:val="Hyperlink"/>
                <w:rFonts w:cs="Arial"/>
              </w:rPr>
              <w:t>1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  <w:rFonts w:cs="Arial"/>
              </w:rPr>
              <w:t>Problemstellung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3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2A1E692F" w14:textId="4818770C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84" w:history="1">
            <w:r w:rsidR="00F76C6F" w:rsidRPr="000102FF">
              <w:rPr>
                <w:rStyle w:val="Hyperlink"/>
              </w:rPr>
              <w:t>1.1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Hintergrund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4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6BB5E8F1" w14:textId="067175F4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85" w:history="1">
            <w:r w:rsidR="00F76C6F" w:rsidRPr="000102FF">
              <w:rPr>
                <w:rStyle w:val="Hyperlink"/>
              </w:rPr>
              <w:t>1.2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Ziel der Arbeit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5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3CB66095" w14:textId="5CF8C35A" w:rsidR="00F76C6F" w:rsidRDefault="00723F70">
          <w:pPr>
            <w:pStyle w:val="TOC2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86" w:history="1">
            <w:r w:rsidR="00F76C6F" w:rsidRPr="000102FF">
              <w:rPr>
                <w:rStyle w:val="Hyperlink"/>
              </w:rPr>
              <w:t>2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eHealth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6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3BA417DC" w14:textId="7A773613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87" w:history="1">
            <w:r w:rsidR="00F76C6F" w:rsidRPr="000102FF">
              <w:rPr>
                <w:rStyle w:val="Hyperlink"/>
              </w:rPr>
              <w:t>2.1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Definition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7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213423B2" w14:textId="47AE589D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88" w:history="1">
            <w:r w:rsidR="00F76C6F" w:rsidRPr="000102FF">
              <w:rPr>
                <w:rStyle w:val="Hyperlink"/>
              </w:rPr>
              <w:t>2.2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Abgrenzung/Arten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8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684A3628" w14:textId="06E329F3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89" w:history="1">
            <w:r w:rsidR="00F76C6F" w:rsidRPr="000102FF">
              <w:rPr>
                <w:rStyle w:val="Hyperlink"/>
              </w:rPr>
              <w:t>2.3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Fitness Tracker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89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020C9C37" w14:textId="3DD04E76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90" w:history="1">
            <w:r w:rsidR="00F76C6F" w:rsidRPr="000102FF">
              <w:rPr>
                <w:rStyle w:val="Hyperlink"/>
              </w:rPr>
              <w:t>2.4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Einfluss auf Gesundheit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90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38D18AE0" w14:textId="02B14E1A" w:rsidR="00F76C6F" w:rsidRDefault="00723F70">
          <w:pPr>
            <w:pStyle w:val="TOC2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91" w:history="1">
            <w:r w:rsidR="00F76C6F" w:rsidRPr="000102FF">
              <w:rPr>
                <w:rStyle w:val="Hyperlink"/>
              </w:rPr>
              <w:t>3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Visual Analytics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91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59C98340" w14:textId="5F9D3C9D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92" w:history="1">
            <w:r w:rsidR="00F76C6F" w:rsidRPr="000102FF">
              <w:rPr>
                <w:rStyle w:val="Hyperlink"/>
              </w:rPr>
              <w:t>3.1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Grundlagen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92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22BD10DC" w14:textId="508497AE" w:rsidR="00F76C6F" w:rsidRDefault="00723F70">
          <w:pPr>
            <w:pStyle w:val="TOC3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93" w:history="1">
            <w:r w:rsidR="00F76C6F" w:rsidRPr="000102FF">
              <w:rPr>
                <w:rStyle w:val="Hyperlink"/>
              </w:rPr>
              <w:t>3.2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Methoden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93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4A3C7CE5" w14:textId="4A4D5237" w:rsidR="00F76C6F" w:rsidRDefault="00723F70">
          <w:pPr>
            <w:pStyle w:val="TOC2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94" w:history="1">
            <w:r w:rsidR="00F76C6F" w:rsidRPr="000102FF">
              <w:rPr>
                <w:rStyle w:val="Hyperlink"/>
              </w:rPr>
              <w:t>4.</w:t>
            </w:r>
            <w:r w:rsidR="00F76C6F">
              <w:rPr>
                <w:rFonts w:asciiTheme="minorHAnsi" w:eastAsiaTheme="minorEastAsia" w:hAnsiTheme="minorHAnsi" w:cstheme="minorBidi"/>
                <w:color w:val="auto"/>
                <w:sz w:val="22"/>
                <w:lang w:val="en-US"/>
              </w:rPr>
              <w:tab/>
            </w:r>
            <w:r w:rsidR="00F76C6F" w:rsidRPr="000102FF">
              <w:rPr>
                <w:rStyle w:val="Hyperlink"/>
              </w:rPr>
              <w:t>Anwendung/Umsetzung/Visualisierungen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94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1</w:t>
            </w:r>
            <w:r w:rsidR="00F76C6F">
              <w:rPr>
                <w:webHidden/>
              </w:rPr>
              <w:fldChar w:fldCharType="end"/>
            </w:r>
          </w:hyperlink>
        </w:p>
        <w:p w14:paraId="0D904725" w14:textId="39435A00" w:rsidR="00F76C6F" w:rsidRDefault="00723F70">
          <w:pPr>
            <w:pStyle w:val="TOC1"/>
            <w:rPr>
              <w:rFonts w:asciiTheme="minorHAnsi" w:eastAsiaTheme="minorEastAsia" w:hAnsiTheme="minorHAnsi" w:cstheme="minorBidi"/>
              <w:color w:val="auto"/>
              <w:sz w:val="22"/>
              <w:lang w:val="en-US"/>
            </w:rPr>
          </w:pPr>
          <w:hyperlink w:anchor="_Toc87956895" w:history="1">
            <w:r w:rsidR="00F76C6F" w:rsidRPr="000102FF">
              <w:rPr>
                <w:rStyle w:val="Hyperlink"/>
              </w:rPr>
              <w:t>Literaturverzeichnis</w:t>
            </w:r>
            <w:r w:rsidR="00F76C6F">
              <w:rPr>
                <w:webHidden/>
              </w:rPr>
              <w:tab/>
            </w:r>
            <w:r w:rsidR="00F76C6F">
              <w:rPr>
                <w:webHidden/>
              </w:rPr>
              <w:fldChar w:fldCharType="begin"/>
            </w:r>
            <w:r w:rsidR="00F76C6F">
              <w:rPr>
                <w:webHidden/>
              </w:rPr>
              <w:instrText xml:space="preserve"> PAGEREF _Toc87956895 \h </w:instrText>
            </w:r>
            <w:r w:rsidR="00F76C6F">
              <w:rPr>
                <w:webHidden/>
              </w:rPr>
            </w:r>
            <w:r w:rsidR="00F76C6F">
              <w:rPr>
                <w:webHidden/>
              </w:rPr>
              <w:fldChar w:fldCharType="separate"/>
            </w:r>
            <w:r w:rsidR="00F76C6F">
              <w:rPr>
                <w:webHidden/>
              </w:rPr>
              <w:t>2</w:t>
            </w:r>
            <w:r w:rsidR="00F76C6F">
              <w:rPr>
                <w:webHidden/>
              </w:rPr>
              <w:fldChar w:fldCharType="end"/>
            </w:r>
          </w:hyperlink>
        </w:p>
        <w:p w14:paraId="6C72CCF2" w14:textId="730603C5" w:rsidR="00F965A2" w:rsidRPr="005D2A47" w:rsidRDefault="00F965A2">
          <w:pPr>
            <w:rPr>
              <w:rFonts w:ascii="Arial" w:hAnsi="Arial" w:cs="Arial"/>
              <w:szCs w:val="24"/>
            </w:rPr>
          </w:pPr>
          <w:r w:rsidRPr="005D2A47">
            <w:rPr>
              <w:rFonts w:ascii="Arial" w:hAnsi="Arial" w:cs="Arial"/>
              <w:b/>
              <w:bCs/>
              <w:noProof/>
              <w:szCs w:val="24"/>
            </w:rPr>
            <w:fldChar w:fldCharType="end"/>
          </w:r>
        </w:p>
      </w:sdtContent>
    </w:sdt>
    <w:p w14:paraId="290F967B" w14:textId="77777777" w:rsidR="00233EF4" w:rsidRPr="005D2A47" w:rsidRDefault="00233EF4" w:rsidP="00233EF4">
      <w:pPr>
        <w:tabs>
          <w:tab w:val="right" w:pos="9354"/>
        </w:tabs>
        <w:jc w:val="right"/>
        <w:rPr>
          <w:rFonts w:ascii="Arial" w:hAnsi="Arial" w:cs="Arial"/>
          <w:color w:val="000000" w:themeColor="text1"/>
          <w:szCs w:val="24"/>
        </w:rPr>
      </w:pPr>
    </w:p>
    <w:p w14:paraId="664CF37F" w14:textId="2F2B9273" w:rsidR="006A42FA" w:rsidRPr="005D2A47" w:rsidRDefault="006A42FA" w:rsidP="006A42FA">
      <w:pPr>
        <w:tabs>
          <w:tab w:val="left" w:pos="5988"/>
        </w:tabs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tab/>
      </w:r>
    </w:p>
    <w:p w14:paraId="6B4237D0" w14:textId="06F67731" w:rsidR="006A42FA" w:rsidRPr="005D2A47" w:rsidRDefault="006A42FA" w:rsidP="006A42FA">
      <w:pPr>
        <w:tabs>
          <w:tab w:val="left" w:pos="5988"/>
        </w:tabs>
        <w:rPr>
          <w:rFonts w:ascii="Arial" w:hAnsi="Arial" w:cs="Arial"/>
          <w:szCs w:val="24"/>
        </w:rPr>
        <w:sectPr w:rsidR="006A42FA" w:rsidRPr="005D2A47" w:rsidSect="00C8744B">
          <w:pgSz w:w="11906" w:h="16838"/>
          <w:pgMar w:top="2552" w:right="1418" w:bottom="1418" w:left="1418" w:header="709" w:footer="709" w:gutter="0"/>
          <w:cols w:space="708"/>
          <w:docGrid w:linePitch="360"/>
        </w:sectPr>
      </w:pPr>
    </w:p>
    <w:p w14:paraId="7EBF10D3" w14:textId="22CE811A" w:rsidR="00D3769F" w:rsidRPr="005D2A47" w:rsidRDefault="00DB2AB4" w:rsidP="00F73A8E">
      <w:pPr>
        <w:pStyle w:val="Heading1noReference"/>
        <w:outlineLvl w:val="9"/>
        <w:rPr>
          <w:rFonts w:cs="Arial"/>
          <w:color w:val="000000" w:themeColor="text1"/>
          <w:szCs w:val="24"/>
        </w:rPr>
      </w:pPr>
      <w:r w:rsidRPr="005D2A47">
        <w:rPr>
          <w:rFonts w:cs="Arial"/>
        </w:rPr>
        <w:lastRenderedPageBreak/>
        <w:t>Abbildungsverzeichnis</w:t>
      </w:r>
    </w:p>
    <w:p w14:paraId="08DB03BE" w14:textId="7AED5973" w:rsidR="00DB2AB4" w:rsidRPr="005D2A47" w:rsidRDefault="00DB2AB4" w:rsidP="004F28C0">
      <w:pPr>
        <w:pStyle w:val="TableofFigures"/>
        <w:rPr>
          <w:rFonts w:ascii="Arial" w:eastAsiaTheme="minorEastAsia" w:hAnsi="Arial" w:cs="Arial"/>
          <w:color w:val="auto"/>
          <w:sz w:val="22"/>
          <w:lang w:eastAsia="de-DE"/>
        </w:rPr>
      </w:pPr>
    </w:p>
    <w:p w14:paraId="78AF4CD3" w14:textId="07529E07" w:rsidR="00DB2AB4" w:rsidRPr="005D2A47" w:rsidRDefault="00DB2AB4" w:rsidP="00442F46">
      <w:pPr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br w:type="page"/>
      </w:r>
    </w:p>
    <w:p w14:paraId="782323A0" w14:textId="77777777" w:rsidR="00DB2AB4" w:rsidRPr="005D2A47" w:rsidRDefault="00DB2AB4" w:rsidP="00DB2AB4">
      <w:pPr>
        <w:tabs>
          <w:tab w:val="right" w:pos="9354"/>
        </w:tabs>
        <w:rPr>
          <w:rFonts w:ascii="Arial" w:hAnsi="Arial" w:cs="Arial"/>
          <w:color w:val="000000" w:themeColor="text1"/>
          <w:szCs w:val="24"/>
        </w:rPr>
      </w:pPr>
      <w:r w:rsidRPr="005D2A47">
        <w:rPr>
          <w:rFonts w:ascii="Arial" w:hAnsi="Arial" w:cs="Arial"/>
          <w:color w:val="000000" w:themeColor="text1"/>
          <w:szCs w:val="24"/>
        </w:rPr>
        <w:lastRenderedPageBreak/>
        <w:tab/>
      </w:r>
    </w:p>
    <w:p w14:paraId="7B7E627A" w14:textId="63571181" w:rsidR="00FF0437" w:rsidRPr="005D2A47" w:rsidRDefault="00FF0437" w:rsidP="00BA2643">
      <w:pPr>
        <w:pStyle w:val="Heading1noReference"/>
        <w:outlineLvl w:val="9"/>
        <w:rPr>
          <w:rFonts w:cs="Arial"/>
        </w:rPr>
      </w:pPr>
      <w:r w:rsidRPr="005D2A47">
        <w:rPr>
          <w:rFonts w:cs="Arial"/>
        </w:rPr>
        <w:t>Listingverzeichnis</w:t>
      </w:r>
    </w:p>
    <w:p w14:paraId="4CD4893C" w14:textId="427989FD" w:rsidR="00FF0437" w:rsidRPr="005D2A47" w:rsidRDefault="00FF0437" w:rsidP="0018495F">
      <w:pPr>
        <w:pStyle w:val="02Flietext"/>
        <w:rPr>
          <w:rFonts w:cs="Arial"/>
        </w:rPr>
      </w:pPr>
    </w:p>
    <w:p w14:paraId="61FEA920" w14:textId="00229CF7" w:rsidR="000E0DF1" w:rsidRPr="005D2A47" w:rsidRDefault="000E0DF1" w:rsidP="0018495F">
      <w:pPr>
        <w:pStyle w:val="02Flietext"/>
        <w:rPr>
          <w:rFonts w:cs="Arial"/>
        </w:rPr>
      </w:pPr>
      <w:r w:rsidRPr="005D2A47">
        <w:rPr>
          <w:rFonts w:cs="Arial"/>
        </w:rPr>
        <w:br w:type="page"/>
      </w:r>
    </w:p>
    <w:p w14:paraId="720E7D9E" w14:textId="72777349" w:rsidR="005E7C31" w:rsidRPr="005D2A47" w:rsidRDefault="00DB2AB4" w:rsidP="005E7C31">
      <w:pPr>
        <w:pStyle w:val="Heading1noReference"/>
        <w:outlineLvl w:val="9"/>
        <w:rPr>
          <w:rFonts w:cs="Arial"/>
        </w:rPr>
      </w:pPr>
      <w:r w:rsidRPr="005D2A47">
        <w:rPr>
          <w:rFonts w:cs="Arial"/>
        </w:rPr>
        <w:lastRenderedPageBreak/>
        <w:t>Abkürzungsverzeichnis</w:t>
      </w:r>
    </w:p>
    <w:p w14:paraId="41930A9F" w14:textId="77777777" w:rsidR="00313204" w:rsidRPr="005D2A47" w:rsidRDefault="00313204" w:rsidP="0018495F">
      <w:pPr>
        <w:pStyle w:val="02Flietext"/>
        <w:rPr>
          <w:rFonts w:cs="Arial"/>
        </w:rPr>
      </w:pPr>
    </w:p>
    <w:p w14:paraId="67B44C97" w14:textId="1A120D40" w:rsidR="00313204" w:rsidRPr="005D2A47" w:rsidRDefault="00313204" w:rsidP="0018495F">
      <w:pPr>
        <w:pStyle w:val="02Flietext"/>
        <w:rPr>
          <w:rFonts w:cs="Arial"/>
        </w:rPr>
        <w:sectPr w:rsidR="00313204" w:rsidRPr="005D2A47" w:rsidSect="00C8744B">
          <w:headerReference w:type="default" r:id="rId19"/>
          <w:pgSz w:w="11906" w:h="16838"/>
          <w:pgMar w:top="1985" w:right="1418" w:bottom="1418" w:left="1418" w:header="709" w:footer="709" w:gutter="0"/>
          <w:pgNumType w:start="1"/>
          <w:cols w:space="708"/>
          <w:docGrid w:linePitch="360"/>
        </w:sectPr>
      </w:pPr>
    </w:p>
    <w:p w14:paraId="18BC80D4" w14:textId="5679BE36" w:rsidR="00FE6B9F" w:rsidRPr="005D2A47" w:rsidRDefault="005A6835" w:rsidP="008C3A13">
      <w:pPr>
        <w:pStyle w:val="Heading2"/>
        <w:numPr>
          <w:ilvl w:val="0"/>
          <w:numId w:val="4"/>
        </w:numPr>
        <w:rPr>
          <w:rFonts w:cs="Arial"/>
        </w:rPr>
      </w:pPr>
      <w:bookmarkStart w:id="2" w:name="_Toc87956883"/>
      <w:r w:rsidRPr="005D2A47">
        <w:rPr>
          <w:rFonts w:cs="Arial"/>
        </w:rPr>
        <w:lastRenderedPageBreak/>
        <w:t>Problemstellung</w:t>
      </w:r>
      <w:bookmarkEnd w:id="2"/>
    </w:p>
    <w:p w14:paraId="2C36E189" w14:textId="5FCC43CD" w:rsidR="00EA6667" w:rsidRPr="00EA6667" w:rsidRDefault="005A6835" w:rsidP="00EA6667">
      <w:pPr>
        <w:pStyle w:val="Heading3"/>
        <w:numPr>
          <w:ilvl w:val="1"/>
          <w:numId w:val="4"/>
        </w:numPr>
      </w:pPr>
      <w:bookmarkStart w:id="3" w:name="_Toc87956884"/>
      <w:r w:rsidRPr="005D2A47">
        <w:t>Hintergrund</w:t>
      </w:r>
      <w:bookmarkEnd w:id="3"/>
    </w:p>
    <w:p w14:paraId="4BE1E885" w14:textId="63662A95" w:rsidR="005A6835" w:rsidRPr="005D2A47" w:rsidRDefault="005A6835" w:rsidP="0068442F">
      <w:pPr>
        <w:pStyle w:val="Heading3"/>
        <w:numPr>
          <w:ilvl w:val="1"/>
          <w:numId w:val="4"/>
        </w:numPr>
      </w:pPr>
      <w:bookmarkStart w:id="4" w:name="_Toc87956885"/>
      <w:r w:rsidRPr="005D2A47">
        <w:t>Ziel der Arbeit</w:t>
      </w:r>
      <w:bookmarkEnd w:id="4"/>
    </w:p>
    <w:p w14:paraId="3BB044E7" w14:textId="00615B0A" w:rsidR="008C3A13" w:rsidRPr="005D2A47" w:rsidRDefault="008C3A13" w:rsidP="008C3A13">
      <w:pPr>
        <w:pStyle w:val="Heading2"/>
        <w:numPr>
          <w:ilvl w:val="0"/>
          <w:numId w:val="4"/>
        </w:numPr>
      </w:pPr>
      <w:bookmarkStart w:id="5" w:name="_Toc87956886"/>
      <w:r w:rsidRPr="005D2A47">
        <w:t>eHealth</w:t>
      </w:r>
      <w:bookmarkEnd w:id="5"/>
    </w:p>
    <w:p w14:paraId="2328BBE1" w14:textId="25110F97" w:rsidR="002A0ADD" w:rsidRPr="005D2A47" w:rsidRDefault="00CA4635" w:rsidP="002A0ADD">
      <w:pPr>
        <w:pStyle w:val="Heading3"/>
        <w:numPr>
          <w:ilvl w:val="1"/>
          <w:numId w:val="4"/>
        </w:numPr>
      </w:pPr>
      <w:bookmarkStart w:id="6" w:name="_Toc87956887"/>
      <w:r w:rsidRPr="005D2A47">
        <w:t>Definition</w:t>
      </w:r>
      <w:bookmarkEnd w:id="6"/>
    </w:p>
    <w:p w14:paraId="1A8FD6FE" w14:textId="146098A6" w:rsidR="00CA4635" w:rsidRPr="005D2A47" w:rsidRDefault="00830E8E" w:rsidP="00752A85">
      <w:pPr>
        <w:pStyle w:val="Heading3"/>
        <w:numPr>
          <w:ilvl w:val="1"/>
          <w:numId w:val="4"/>
        </w:numPr>
      </w:pPr>
      <w:bookmarkStart w:id="7" w:name="_Toc87956888"/>
      <w:r w:rsidRPr="005D2A47">
        <w:t>Abgrenzung/Arten</w:t>
      </w:r>
      <w:bookmarkEnd w:id="7"/>
    </w:p>
    <w:p w14:paraId="1BCFC4D5" w14:textId="12246930" w:rsidR="00830E8E" w:rsidRPr="005D2A47" w:rsidRDefault="00830E8E" w:rsidP="00752A85">
      <w:pPr>
        <w:pStyle w:val="Heading3"/>
        <w:numPr>
          <w:ilvl w:val="1"/>
          <w:numId w:val="4"/>
        </w:numPr>
      </w:pPr>
      <w:bookmarkStart w:id="8" w:name="_Toc87956889"/>
      <w:r w:rsidRPr="005D2A47">
        <w:t>Fitness Tracker</w:t>
      </w:r>
      <w:bookmarkEnd w:id="8"/>
    </w:p>
    <w:p w14:paraId="19E40F50" w14:textId="7F86B819" w:rsidR="00830E8E" w:rsidRPr="005D2A47" w:rsidRDefault="00830E8E" w:rsidP="00752A85">
      <w:pPr>
        <w:pStyle w:val="Heading3"/>
        <w:numPr>
          <w:ilvl w:val="1"/>
          <w:numId w:val="4"/>
        </w:numPr>
      </w:pPr>
      <w:bookmarkStart w:id="9" w:name="_Toc87956890"/>
      <w:r w:rsidRPr="005D2A47">
        <w:t>Einfluss</w:t>
      </w:r>
      <w:r w:rsidR="00B57128">
        <w:t xml:space="preserve"> auf Gesundheit</w:t>
      </w:r>
      <w:bookmarkEnd w:id="9"/>
    </w:p>
    <w:p w14:paraId="51489B71" w14:textId="6782F780" w:rsidR="008C3A13" w:rsidRPr="005D2A47" w:rsidRDefault="008C3A13" w:rsidP="008C3A13">
      <w:pPr>
        <w:pStyle w:val="Heading2"/>
        <w:numPr>
          <w:ilvl w:val="0"/>
          <w:numId w:val="4"/>
        </w:numPr>
      </w:pPr>
      <w:bookmarkStart w:id="10" w:name="_Toc87956891"/>
      <w:r w:rsidRPr="005D2A47">
        <w:t>Visual Analytics</w:t>
      </w:r>
      <w:bookmarkEnd w:id="10"/>
    </w:p>
    <w:p w14:paraId="265DE01D" w14:textId="57466732" w:rsidR="009638F2" w:rsidRPr="005D2A47" w:rsidRDefault="009638F2" w:rsidP="00045E56">
      <w:pPr>
        <w:pStyle w:val="Heading3"/>
        <w:numPr>
          <w:ilvl w:val="1"/>
          <w:numId w:val="4"/>
        </w:numPr>
      </w:pPr>
      <w:bookmarkStart w:id="11" w:name="_Toc87956892"/>
      <w:r w:rsidRPr="005D2A47">
        <w:t>Grundlagen</w:t>
      </w:r>
      <w:bookmarkEnd w:id="11"/>
    </w:p>
    <w:p w14:paraId="42F1C09B" w14:textId="32B70093" w:rsidR="006A07F6" w:rsidRPr="005D2A47" w:rsidRDefault="003D4A85" w:rsidP="006A07F6">
      <w:pPr>
        <w:pStyle w:val="02Flietext"/>
      </w:pPr>
      <w:bookmarkStart w:id="12" w:name="_Hlk87965389"/>
      <w:r w:rsidRPr="005D2A47">
        <w:t xml:space="preserve">Was ist Visual Analytics </w:t>
      </w:r>
      <w:sdt>
        <w:sdtPr>
          <w:alias w:val="To edit, see citavi.com/edit"/>
          <w:tag w:val="CitaviPlaceholder#8039d29a-3f05-4751-b80e-356db2f90b9d"/>
          <w:id w:val="570545213"/>
          <w:placeholder>
            <w:docPart w:val="DefaultPlaceholder_-1854013440"/>
          </w:placeholder>
        </w:sdtPr>
        <w:sdtEndPr/>
        <w:sdtContent>
          <w:r w:rsidRPr="005D2A47">
            <w:rPr>
              <w:noProof/>
            </w:rPr>
            <w:fldChar w:fldCharType="begin"/>
          </w:r>
          <w:r w:rsidR="00A53A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MWRmYjBiLWRjNzUtNGVmMS04ZTg2LTYzN2Q3MWU0NWM3ZCIsIlJhbmdlTGVuZ3RoIjoyLCJSZWZlcmVuY2VJZCI6ImE5NTNmNjUyLTRlNjktNGM3Mi1hYzZlLTZmZWVlYWZlM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WsiLCJMYXN0TmFtZSI6IldvbmciLCJNaWRkbGVOYW1lIjoiQ2h1bmciLCJQcm90ZWN0ZWQiOmZhbHNlLCJTZXgiOjAsIkNyZWF0ZWRCeSI6Il9EYXZpZCBTY2jDtm5iZXJnZXIiLCJDcmVhdGVkT24iOiIyMDIxLTExLTE2VDA4OjQ4OjU0IiwiTW9kaWZpZWRCeSI6Il9EYXZpZCBTY2jDtm5iZXJnZXIiLCJJZCI6IjQxNTM1ZWU1LTMwZTUtNDhmNy1iNmEwLTljMWZlMDM5NjA2NCIsIk1vZGlmaWVkT24iOiIyMDIxLTExLTE2VDA4OjQ4OjU0IiwiUHJvamVjdCI6eyIkaWQiOiI1IiwiJHR5cGUiOiJTd2lzc0FjYWRlbWljLkNpdGF2aS5Qcm9qZWN0LCBTd2lzc0FjYWRlbWljLkNpdGF2aSJ9fSx7IiRpZCI6IjY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XSwiQ2l0YXRpb25LZXlVcGRhdGVUeXBlIjowLCJDb2xsYWJvcmF0b3JzIjpbXSwiRG9pIjoiMTAuMTEwOS9tY2cuMjAwNC4zO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WVleHBsb3JlLmllZWUub3JnL3N0YW1wL3N0YW1wLmpzcD90cD0mYXJudW1iZXI9MTMzMzYyMyIsIlVyaVN0cmluZyI6Imh0dHBzOi8vaWVlZXhwbG9yZS5pZWVlLm9yZy9zdGFtcC9zdGFtcC5qc3A/dHA9JmFybnVtYmVyPTEzMzM2M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Q5OjUwIiwiTW9kaWZpZWRCeSI6Il9EYXZpZCBTY2jDtm5iZXJnZXIiLCJJZCI6IjZlZWZiOTVkLThiOGUtNGNkMS05MTU4LWExYzA1MzI1YTJlNiIsIk1vZGlmaWVkT24iOiIyMDIxLTExLTE2VDA4OjQ5OjU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tY2cuMjAwNC4zOSIsIlVyaVN0cmluZyI6Imh0dHBzOi8vZG9pLm9yZy8xMC4xMTA5L21jZy4yMDA0Lj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4OjU0IiwiTW9kaWZpZWRCeSI6Il9EYXZpZCBTY2jDtm5iZXJnZXIiLCJJZCI6IjdmZGU0YjQ0LTc1NjItNDZiMy04OWNjLTY1Y2VjOTZkMDk1OSIsIk1vZGlmaWVkT24iOiIyMDIxLTExLTE2VDA4OjQ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2MjgwOTYiLCJVcmlTdHJpbmciOiJodHRwOi8vd3d3Lm5jYmkubmxtLm5paC5nb3YvcHVibWVkLzE1NjI4M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MjMiLCIkdHlwZSI6IlN3aXNzQWNhZGVtaWMuQ2l0YXZpLkxpbmtlZFJlc291cmNlLCBTd2lzc0FjYWRlbWljLkNpdGF2aSIsIkxpbmtlZFJlc291cmNlVHlwZSI6MSwiVXJpU3RyaW5nIjoiS2VpbSwgTWFuc21hbm4gZXQgYWwgMjAwOSAtIFZpc3VhbCBBbmFseXRpY3MuanBn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C0zODctMzk5NDAtOV8xMT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C0zODctMzk5NDAtOV8xMTIyIiwiVXJpU3RyaW5nIjoiaHR0cHM6Ly9kb2kub3JnLzEwLjEwMDcvOTc4LTAtMzg3LTM5OTQwLTlfMTEy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iNjZmYmJkYi1kZDNkLTRiYmEtOGYzMC0zMjE3YzgxOTg5ODAiLCJNb2RpZmllZE9uIjoiMjAyMS0xMS0xNlQwODozNDozM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YmliLmRidmlzLmRlL3VwbG9hZGVkRmlsZXMvMzYucGRmIiwiVXJpU3RyaW5nIjoiaHR0cHM6Ly9iaWIuZGJ2aXMuZGUvdXBsb2FkZWRGaWxlcy8zNi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3Lzk3OC0wLTM4Ny0zOTk0MC05IiwiVXJpU3RyaW5nIjoiaHR0cHM6Ly9kb2kub3JnLzEwLjEwMDcvOTc4LTAtMzg3LTM5OTQwL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}</w:instrText>
          </w:r>
          <w:r w:rsidRPr="005D2A47">
            <w:rPr>
              <w:noProof/>
            </w:rPr>
            <w:fldChar w:fldCharType="separate"/>
          </w:r>
          <w:r w:rsidR="0013227B">
            <w:rPr>
              <w:noProof/>
            </w:rPr>
            <w:t>[1, 2]</w:t>
          </w:r>
          <w:r w:rsidRPr="005D2A47">
            <w:rPr>
              <w:noProof/>
            </w:rPr>
            <w:fldChar w:fldCharType="end"/>
          </w:r>
        </w:sdtContent>
      </w:sdt>
      <w:r w:rsidR="00786662" w:rsidRPr="005D2A47">
        <w:t xml:space="preserve"> ?</w:t>
      </w:r>
    </w:p>
    <w:p w14:paraId="314DE29A" w14:textId="3A51F081" w:rsidR="00FF0799" w:rsidRDefault="00FF0799" w:rsidP="00045E56">
      <w:pPr>
        <w:pStyle w:val="Heading3"/>
        <w:numPr>
          <w:ilvl w:val="1"/>
          <w:numId w:val="4"/>
        </w:numPr>
      </w:pPr>
      <w:bookmarkStart w:id="13" w:name="_Toc87956893"/>
      <w:bookmarkEnd w:id="12"/>
      <w:r w:rsidRPr="005D2A47">
        <w:t>Methoden</w:t>
      </w:r>
      <w:bookmarkEnd w:id="13"/>
    </w:p>
    <w:p w14:paraId="74846751" w14:textId="1A4BDFAC" w:rsidR="00EA6667" w:rsidRPr="00EA6667" w:rsidRDefault="00EA6667" w:rsidP="00EA6667">
      <w:pPr>
        <w:pStyle w:val="02Flietext"/>
      </w:pPr>
      <w:r>
        <w:t xml:space="preserve">Methoden </w:t>
      </w:r>
      <w:sdt>
        <w:sdtPr>
          <w:alias w:val="To edit, see citavi.com/edit"/>
          <w:tag w:val="CitaviPlaceholder#947ad6ee-3fad-4c67-99a2-f5548454b62d"/>
          <w:id w:val="-1829130939"/>
          <w:placeholder>
            <w:docPart w:val="DefaultPlaceholder_-1854013440"/>
          </w:placeholder>
        </w:sdtPr>
        <w:sdtEndPr/>
        <w:sdtContent>
          <w:r>
            <w:rPr>
              <w:noProof/>
            </w:rPr>
            <w:fldChar w:fldCharType="begin"/>
          </w:r>
          <w:r w:rsidR="00A53A4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2ViNjMzLTQzMzktNDI4Yy04Mzc2LTdkOTE3NjhlYjZiMSIsIlJhbmdlTGVuZ3RoIjoyLCJSZWZlcmVuY2VJZCI6Ijc4YTgxNDA1LTliNDYtNDBjNy04Y2ZjLTU0NGU3ODQ2YjJ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rDtnJuIiwiTGFzdE5hbWUiOiJTY2huZWlkZXdpbmQiLCJQcm90ZWN0ZWQiOmZhbHNlLCJTZXgiOjAsIkNyZWF0ZWRCeSI6Il9EYXZpZCBTY2jDtm5iZXJnZXIiLCJDcmVhdGVkT24iOiIyMDIxLTExLTE2VDA4OjQ0OjQ4IiwiTW9kaWZpZWRCeSI6Il9EYXZpZCBTY2jDtm5iZXJnZXIiLCJJZCI6ImRhNzkxNjkxLWE1ZjYtNGE3Ni1hZWMxLWMyYjkzYzljMDQ1NSIsIk1vZGlmaWVkT24iOiIyMDIxLTExLTE2VDA4OjQ0OjQ4IiwiUHJvamVjdCI6eyIkcmVmIjoiNSJ9fSx7IiRpZCI6Ijg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0MC03MTA4MC02Xz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MTA4MC02XzYiLCJVcmlTdHJpbmciOiJodHRwczovL2RvaS5vcmcvMTAuMTAwNy85NzgtMy01NDAtNzEwODAtNl8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NvdmVyUGF0aCI6eyIkaWQiOiIxNiIsIiR0eXBlIjoiU3dpc3NBY2FkZW1pYy5DaXRhdmkuTGlua2VkUmVzb3VyY2UsIFN3aXNzQWNhZGVtaWMuQ2l0YXZpIiwiTGlua2VkUmVzb3VyY2VUeXBlIjoxLCJVcmlTdHJpbmciOiJTaW1vZmYsIELDtmhsZW4gZXQgYWwgKEhnKSAyMDA4IC0gVmlzdWFsIGRhdGEgbWluaW5n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k3OC0zLTU0MC03MTA4MC02IiwiVXJpU3RyaW5nIjoiaHR0cHM6Ly9kb2kub3JnLzEwLjEwMDcvOTc4LTMtNTQwLTcxMDgwL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5ibi1yZXNvbHZpbmcuZGUvdXJuOm5ibjpkZTpic3o6MzUyLW9wdXMtNzAzMDQiLCJVcmlTdHJpbmciOiJodHRwOi8vbmJuLXJlc29sdmluZy5kZS91cm46bmJuOmRlOmJzejozNTItb3B1cy03MDM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2aWQgU2Now7ZuYmVyZ2VyIiwiQ3JlYXRlZE9uIjoiMjAyMS0xMS0xNlQxMTowMjozNiIsIk1vZGlmaWVkQnkiOiJfRGF2aWQgU2Now7ZuYmVyZ2VyIiwiSWQiOiJmNTY0YjZkZi04NjgxLTQ4MTYtYjhhYi1jOWM1OTliOTc0OWMiLCJNb2RpZmllZE9uIjoiMjAyMS0xMS0xNlQxMTowMjozNiIsIlByb2plY3QiOnsiJHJlZiI6IjUifX1dLCJPbmxpbmVBZGRyZXNzIjoiaHR0cDovL25ibi1yZXNvbHZpbmcuZGUvdXJuOm5ibjpkZTpic3o6MzUyLW9wdXMtNzAzMDQiLCJPcmdhbml6YXRpb25zIjpbXSwiT3RoZXJzSW52b2x2ZWQiOltdLCJQYXJlbnRSZWZlcmVuY2UiOnsiJGlkIjoiMzE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}</w:instrText>
          </w:r>
          <w:r>
            <w:rPr>
              <w:noProof/>
            </w:rPr>
            <w:fldChar w:fldCharType="separate"/>
          </w:r>
          <w:r w:rsidR="0013227B">
            <w:rPr>
              <w:noProof/>
            </w:rPr>
            <w:t>[3, 4]</w:t>
          </w:r>
          <w:r>
            <w:rPr>
              <w:noProof/>
            </w:rPr>
            <w:fldChar w:fldCharType="end"/>
          </w:r>
        </w:sdtContent>
      </w:sdt>
    </w:p>
    <w:p w14:paraId="1C21209C" w14:textId="016DBF09" w:rsidR="008C3A13" w:rsidRPr="005D2A47" w:rsidRDefault="008C3A13" w:rsidP="008C3A13">
      <w:pPr>
        <w:pStyle w:val="Heading2"/>
        <w:numPr>
          <w:ilvl w:val="0"/>
          <w:numId w:val="4"/>
        </w:numPr>
      </w:pPr>
      <w:bookmarkStart w:id="14" w:name="_Toc87956894"/>
      <w:r w:rsidRPr="005D2A47">
        <w:t>Anwendung</w:t>
      </w:r>
      <w:r w:rsidR="004874D1" w:rsidRPr="005D2A47">
        <w:t>/Umsetzung/Visualisierungen</w:t>
      </w:r>
      <w:bookmarkEnd w:id="14"/>
    </w:p>
    <w:p w14:paraId="2B8BA51A" w14:textId="5D431D5A" w:rsidR="00FE6B9F" w:rsidRPr="005D2A47" w:rsidRDefault="00FE6B9F" w:rsidP="00FE6B9F">
      <w:pPr>
        <w:rPr>
          <w:rFonts w:ascii="Arial" w:hAnsi="Arial" w:cs="Arial"/>
        </w:rPr>
      </w:pPr>
    </w:p>
    <w:sdt>
      <w:sdtPr>
        <w:rPr>
          <w:rFonts w:ascii="Times New Roman" w:eastAsia="Calibri" w:hAnsi="Times New Roman"/>
          <w:bCs w:val="0"/>
          <w:sz w:val="24"/>
          <w:szCs w:val="22"/>
        </w:rPr>
        <w:tag w:val="CitaviBibliography"/>
        <w:id w:val="-976449275"/>
        <w:placeholder>
          <w:docPart w:val="DefaultPlaceholder_-1854013440"/>
        </w:placeholder>
      </w:sdtPr>
      <w:sdtEndPr/>
      <w:sdtContent>
        <w:p w14:paraId="091E1386" w14:textId="77777777" w:rsidR="0013227B" w:rsidRDefault="006D7194" w:rsidP="0013227B">
          <w:pPr>
            <w:pStyle w:val="CitaviBibliographyHeading"/>
          </w:pPr>
          <w:r w:rsidRPr="005D2A47">
            <w:fldChar w:fldCharType="begin"/>
          </w:r>
          <w:r w:rsidRPr="005D2A47">
            <w:instrText>ADDIN CitaviBibliography</w:instrText>
          </w:r>
          <w:r w:rsidRPr="005D2A47">
            <w:fldChar w:fldCharType="separate"/>
          </w:r>
          <w:r w:rsidR="0013227B">
            <w:t>References</w:t>
          </w:r>
        </w:p>
        <w:p w14:paraId="69101149" w14:textId="77777777" w:rsidR="0013227B" w:rsidRDefault="0013227B" w:rsidP="0013227B">
          <w:pPr>
            <w:pStyle w:val="CitaviBibliographyEntry"/>
          </w:pPr>
          <w:r>
            <w:t>[1]</w:t>
          </w:r>
          <w:r>
            <w:tab/>
          </w:r>
          <w:bookmarkStart w:id="15" w:name="_CTVL001a953f6524e694c72ac6e6feeeafe139f"/>
          <w:r>
            <w:t>P. C. Wong and J. Thomas, “Visual analytics,”</w:t>
          </w:r>
          <w:bookmarkEnd w:id="15"/>
          <w:r>
            <w:t xml:space="preserve"> </w:t>
          </w:r>
          <w:r w:rsidRPr="0013227B">
            <w:rPr>
              <w:i/>
            </w:rPr>
            <w:t>IEEE computer graphics and applications</w:t>
          </w:r>
          <w:r w:rsidRPr="0013227B">
            <w:t>, vol. 24, no. 5, pp. 20–21, 2004, doi: 10.1109/mcg.2004.39.</w:t>
          </w:r>
        </w:p>
        <w:p w14:paraId="41A8E213" w14:textId="77777777" w:rsidR="0013227B" w:rsidRDefault="0013227B" w:rsidP="0013227B">
          <w:pPr>
            <w:pStyle w:val="CitaviBibliographyEntry"/>
          </w:pPr>
          <w:r>
            <w:t>[2]</w:t>
          </w:r>
          <w:r>
            <w:tab/>
          </w:r>
          <w:bookmarkStart w:id="16" w:name="_CTVL001c1c1e3a129fd47c488a971b0d02c3889"/>
          <w:bookmarkStart w:id="17" w:name="_Hlk87965509"/>
          <w:r>
            <w:t>D. A. Keim, F. Mansmann, A. Stoffel, and H. Ziegler, “Visual Analytics,”</w:t>
          </w:r>
          <w:bookmarkEnd w:id="17"/>
          <w:r>
            <w:t xml:space="preserve"> in</w:t>
          </w:r>
          <w:bookmarkEnd w:id="16"/>
          <w:r>
            <w:t xml:space="preserve"> </w:t>
          </w:r>
          <w:r w:rsidRPr="0013227B">
            <w:rPr>
              <w:i/>
            </w:rPr>
            <w:t>Encyclopedia of Database Systems</w:t>
          </w:r>
          <w:r w:rsidRPr="0013227B">
            <w:t>, L. LIU and M. T. ÖZSU, Eds., Boston, MA: Springer US, 2009, pp. 3341–3346.</w:t>
          </w:r>
        </w:p>
        <w:p w14:paraId="388A8025" w14:textId="77777777" w:rsidR="0013227B" w:rsidRDefault="0013227B" w:rsidP="0013227B">
          <w:pPr>
            <w:pStyle w:val="CitaviBibliographyEntry"/>
          </w:pPr>
          <w:r>
            <w:t>[3]</w:t>
          </w:r>
          <w:r>
            <w:tab/>
          </w:r>
          <w:bookmarkStart w:id="18" w:name="_CTVL00178a814059b4640c78cfc544e7846b2e4"/>
          <w:r>
            <w:t>D. A. Keim, F. Mansmann, J. Schneidewind, J. Thomas, and H. Ziegler, “Visual Analytics: Scope and Challenges,” in</w:t>
          </w:r>
          <w:bookmarkEnd w:id="18"/>
          <w:r>
            <w:t xml:space="preserve"> </w:t>
          </w:r>
          <w:r w:rsidRPr="0013227B">
            <w:rPr>
              <w:i/>
            </w:rPr>
            <w:t>Lecture notes in computer science, State-of-the-art survey  0302-9743</w:t>
          </w:r>
          <w:r w:rsidRPr="0013227B">
            <w:t xml:space="preserve">, vol. 4404, </w:t>
          </w:r>
          <w:r w:rsidRPr="0013227B">
            <w:rPr>
              <w:i/>
            </w:rPr>
            <w:t>Visual data mining: Theory, techniques and tools for visual analytics /  Simeon J. Simoff, Michael H. Böhlen, Arturas Mazeika (eds.)</w:t>
          </w:r>
          <w:r w:rsidRPr="0013227B">
            <w:t>, S. J. Simoff, M. H. Böhlen, and A. Mazieka, Eds., Berlin: Springer, 2008, pp. 76–90.</w:t>
          </w:r>
        </w:p>
        <w:p w14:paraId="72C9EF1E" w14:textId="13F9E1CF" w:rsidR="006D7194" w:rsidRPr="00EA6667" w:rsidRDefault="0013227B" w:rsidP="0013227B">
          <w:pPr>
            <w:pStyle w:val="CitaviBibliographyEntry"/>
            <w:rPr>
              <w:lang w:val="en-US"/>
            </w:rPr>
          </w:pPr>
          <w:r w:rsidRPr="00F83F4B">
            <w:rPr>
              <w:lang w:val="en-US"/>
            </w:rPr>
            <w:t>[4]</w:t>
          </w:r>
          <w:r w:rsidRPr="00F83F4B">
            <w:rPr>
              <w:lang w:val="en-US"/>
            </w:rPr>
            <w:tab/>
          </w:r>
          <w:bookmarkStart w:id="19" w:name="_CTVL00125b0a27719f540f086b114bbd958f51e"/>
          <w:r w:rsidRPr="00F83F4B">
            <w:rPr>
              <w:lang w:val="en-US"/>
            </w:rPr>
            <w:t>D. A. Keim, “An Introduction to Information Visualization Techniques for Exploring Large Databases: Tutorial notes,” in</w:t>
          </w:r>
          <w:bookmarkEnd w:id="19"/>
          <w:r w:rsidRPr="00F83F4B">
            <w:rPr>
              <w:lang w:val="en-US"/>
            </w:rPr>
            <w:t xml:space="preserve"> </w:t>
          </w:r>
          <w:r w:rsidRPr="00F83F4B">
            <w:rPr>
              <w:i/>
              <w:lang w:val="en-US"/>
            </w:rPr>
            <w:t>11th IEEE Visualization (Vis'00)</w:t>
          </w:r>
          <w:r w:rsidRPr="00F83F4B">
            <w:rPr>
              <w:lang w:val="en-US"/>
            </w:rPr>
            <w:t>, Utah, USA, 2000. Accessed: Nov. 16 2021. [Online]. Available: http://​nbn-resolving.de​/​urn:​nbn:​de:​bsz:​352-​opus-​70304</w:t>
          </w:r>
          <w:r w:rsidR="006D7194" w:rsidRPr="005D2A47">
            <w:fldChar w:fldCharType="end"/>
          </w:r>
        </w:p>
      </w:sdtContent>
    </w:sdt>
    <w:p w14:paraId="46A8D87A" w14:textId="77777777" w:rsidR="006D7194" w:rsidRPr="00EA6667" w:rsidRDefault="006D7194" w:rsidP="006D7194">
      <w:pPr>
        <w:rPr>
          <w:lang w:val="en-US"/>
        </w:rPr>
      </w:pPr>
    </w:p>
    <w:sectPr w:rsidR="006D7194" w:rsidRPr="00EA6667" w:rsidSect="00C8744B">
      <w:headerReference w:type="default" r:id="rId20"/>
      <w:pgSz w:w="11906" w:h="16838"/>
      <w:pgMar w:top="1985" w:right="1418" w:bottom="1418" w:left="141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6854D7" w14:textId="77777777" w:rsidR="00723F70" w:rsidRDefault="00723F70">
      <w:r>
        <w:separator/>
      </w:r>
    </w:p>
  </w:endnote>
  <w:endnote w:type="continuationSeparator" w:id="0">
    <w:p w14:paraId="153BD931" w14:textId="77777777" w:rsidR="00723F70" w:rsidRDefault="00723F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Fet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890254" w14:textId="77777777" w:rsidR="00583924" w:rsidRDefault="0058392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502168" w14:textId="1A8BBBAF" w:rsidR="00583924" w:rsidRPr="00E54692" w:rsidRDefault="00583924">
    <w:pPr>
      <w:pStyle w:val="Footer"/>
      <w:rPr>
        <w:sz w:val="18"/>
        <w:szCs w:val="16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BB2A04" w14:textId="77777777" w:rsidR="00583924" w:rsidRDefault="005839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8B6D8F" w14:textId="77777777" w:rsidR="00723F70" w:rsidRDefault="00723F70">
      <w:r>
        <w:separator/>
      </w:r>
    </w:p>
  </w:footnote>
  <w:footnote w:type="continuationSeparator" w:id="0">
    <w:p w14:paraId="0C48497B" w14:textId="77777777" w:rsidR="00723F70" w:rsidRDefault="00723F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4CC000" w14:textId="77777777" w:rsidR="00583924" w:rsidRDefault="0058392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FE14E1" w14:textId="77777777" w:rsidR="00583924" w:rsidRPr="00AF6CA8" w:rsidRDefault="00583924" w:rsidP="00905B1B">
    <w:pPr>
      <w:rPr>
        <w:rFonts w:ascii="Arial Fett" w:hAnsi="Arial Fett"/>
        <w:b/>
        <w:color w:val="C0C0C0"/>
        <w:sz w:val="28"/>
        <w:szCs w:val="28"/>
      </w:rPr>
    </w:pPr>
    <w:r w:rsidRPr="00AF6CA8">
      <w:rPr>
        <w:rFonts w:ascii="Arial Fett" w:hAnsi="Arial Fett"/>
        <w:b/>
        <w:noProof/>
        <w:color w:val="C0C0C0"/>
        <w:sz w:val="28"/>
        <w:szCs w:val="28"/>
      </w:rPr>
      <w:drawing>
        <wp:anchor distT="0" distB="0" distL="114300" distR="114300" simplePos="0" relativeHeight="251656704" behindDoc="0" locked="0" layoutInCell="1" allowOverlap="1" wp14:anchorId="2B590B4F" wp14:editId="1213A7F9">
          <wp:simplePos x="0" y="0"/>
          <wp:positionH relativeFrom="column">
            <wp:posOffset>4309745</wp:posOffset>
          </wp:positionH>
          <wp:positionV relativeFrom="paragraph">
            <wp:posOffset>0</wp:posOffset>
          </wp:positionV>
          <wp:extent cx="1638300" cy="685800"/>
          <wp:effectExtent l="0" t="0" r="0" b="0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638300" cy="6858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BDC48B" w14:textId="77777777" w:rsidR="00583924" w:rsidRDefault="00583924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D2A580" w14:textId="52277AB0" w:rsidR="00583924" w:rsidRPr="00151908" w:rsidRDefault="00583924" w:rsidP="00905B1B">
    <w:pPr>
      <w:rPr>
        <w:rFonts w:ascii="Arial" w:hAnsi="Arial" w:cs="Arial"/>
        <w:b/>
        <w:color w:val="C0C0C0"/>
        <w:sz w:val="28"/>
        <w:szCs w:val="28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Fonts w:ascii="Arial" w:hAnsi="Arial" w:cs="Arial"/>
      </w:rPr>
      <w:id w:val="743225272"/>
      <w:docPartObj>
        <w:docPartGallery w:val="Page Numbers (Top of Page)"/>
        <w:docPartUnique/>
      </w:docPartObj>
    </w:sdtPr>
    <w:sdtEndPr/>
    <w:sdtContent>
      <w:p w14:paraId="67FD90A0" w14:textId="3DF90AF7" w:rsidR="00583924" w:rsidRPr="00BA2643" w:rsidRDefault="00583924">
        <w:pPr>
          <w:pStyle w:val="Header"/>
          <w:jc w:val="right"/>
          <w:rPr>
            <w:rFonts w:ascii="Arial" w:hAnsi="Arial" w:cs="Arial"/>
          </w:rPr>
        </w:pPr>
        <w:r w:rsidRPr="00BA2643">
          <w:rPr>
            <w:rFonts w:ascii="Arial" w:hAnsi="Arial" w:cs="Arial"/>
          </w:rPr>
          <w:fldChar w:fldCharType="begin"/>
        </w:r>
        <w:r w:rsidRPr="00BA2643">
          <w:rPr>
            <w:rFonts w:ascii="Arial" w:hAnsi="Arial" w:cs="Arial"/>
          </w:rPr>
          <w:instrText>PAGE   \* MERGEFORMAT</w:instrText>
        </w:r>
        <w:r w:rsidRPr="00BA2643">
          <w:rPr>
            <w:rFonts w:ascii="Arial" w:hAnsi="Arial" w:cs="Arial"/>
          </w:rPr>
          <w:fldChar w:fldCharType="separate"/>
        </w:r>
        <w:r w:rsidRPr="00BA2643">
          <w:rPr>
            <w:rFonts w:ascii="Arial" w:hAnsi="Arial" w:cs="Arial"/>
          </w:rPr>
          <w:t>2</w:t>
        </w:r>
        <w:r w:rsidRPr="00BA2643">
          <w:rPr>
            <w:rFonts w:ascii="Arial" w:hAnsi="Arial" w:cs="Arial"/>
          </w:rPr>
          <w:fldChar w:fldCharType="end"/>
        </w:r>
      </w:p>
    </w:sdtContent>
  </w:sdt>
  <w:p w14:paraId="2E5AE1EA" w14:textId="77777777" w:rsidR="00583924" w:rsidRPr="00151908" w:rsidRDefault="00583924" w:rsidP="00905B1B">
    <w:pPr>
      <w:rPr>
        <w:rFonts w:ascii="Arial" w:hAnsi="Arial" w:cs="Arial"/>
        <w:b/>
        <w:color w:val="C0C0C0"/>
        <w:sz w:val="28"/>
        <w:szCs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16B3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1524ECB"/>
    <w:multiLevelType w:val="hybridMultilevel"/>
    <w:tmpl w:val="04DEF03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6612F3"/>
    <w:multiLevelType w:val="hybridMultilevel"/>
    <w:tmpl w:val="5AD64924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CF00F46"/>
    <w:multiLevelType w:val="hybridMultilevel"/>
    <w:tmpl w:val="536CBD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F84F3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1F41408A"/>
    <w:multiLevelType w:val="multilevel"/>
    <w:tmpl w:val="2E42E628"/>
    <w:lvl w:ilvl="0">
      <w:start w:val="1"/>
      <w:numFmt w:val="upperLetter"/>
      <w:pStyle w:val="1Anhang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6" w15:restartNumberingAfterBreak="0">
    <w:nsid w:val="420A2EE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44B64A88"/>
    <w:multiLevelType w:val="multilevel"/>
    <w:tmpl w:val="0BE46E78"/>
    <w:styleLink w:val="Nummerierung"/>
    <w:lvl w:ilvl="0">
      <w:start w:val="1"/>
      <w:numFmt w:val="decimal"/>
      <w:lvlText w:val="%1."/>
      <w:lvlJc w:val="left"/>
      <w:pPr>
        <w:tabs>
          <w:tab w:val="num" w:pos="567"/>
        </w:tabs>
        <w:ind w:left="567" w:hanging="567"/>
      </w:pPr>
      <w:rPr>
        <w:rFonts w:hint="default"/>
        <w:sz w:val="24"/>
      </w:rPr>
    </w:lvl>
    <w:lvl w:ilvl="1">
      <w:start w:val="1"/>
      <w:numFmt w:val="lowerLetter"/>
      <w:lvlText w:val="%2."/>
      <w:lvlJc w:val="left"/>
      <w:pPr>
        <w:ind w:left="1134" w:hanging="567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701" w:hanging="567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268" w:hanging="567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2835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402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969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4536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103" w:hanging="567"/>
      </w:pPr>
      <w:rPr>
        <w:rFonts w:hint="default"/>
      </w:rPr>
    </w:lvl>
  </w:abstractNum>
  <w:abstractNum w:abstractNumId="8" w15:restartNumberingAfterBreak="0">
    <w:nsid w:val="475416D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4BA70D81"/>
    <w:multiLevelType w:val="hybridMultilevel"/>
    <w:tmpl w:val="0E2AA3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D1F528D"/>
    <w:multiLevelType w:val="hybridMultilevel"/>
    <w:tmpl w:val="4E0697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D7D0B61"/>
    <w:multiLevelType w:val="hybridMultilevel"/>
    <w:tmpl w:val="B06A3E00"/>
    <w:lvl w:ilvl="0" w:tplc="004CC032">
      <w:numFmt w:val="bullet"/>
      <w:pStyle w:val="05Aufzhlung"/>
      <w:lvlText w:val="–"/>
      <w:lvlJc w:val="left"/>
      <w:pPr>
        <w:ind w:left="720" w:hanging="360"/>
      </w:pPr>
      <w:rPr>
        <w:rFonts w:ascii="Times" w:eastAsia="Times New Roman" w:hAnsi="Time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6A3BD5"/>
    <w:multiLevelType w:val="hybridMultilevel"/>
    <w:tmpl w:val="ED14C424"/>
    <w:lvl w:ilvl="0" w:tplc="AA424D1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20E16F6"/>
    <w:multiLevelType w:val="hybridMultilevel"/>
    <w:tmpl w:val="01DCC98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8006AD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587B3126"/>
    <w:multiLevelType w:val="hybridMultilevel"/>
    <w:tmpl w:val="7B38A9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98348FF"/>
    <w:multiLevelType w:val="hybridMultilevel"/>
    <w:tmpl w:val="2EE2091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A0714D2"/>
    <w:multiLevelType w:val="hybridMultilevel"/>
    <w:tmpl w:val="F2F6900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F0D4A8F"/>
    <w:multiLevelType w:val="hybridMultilevel"/>
    <w:tmpl w:val="1D6AC2DE"/>
    <w:lvl w:ilvl="0" w:tplc="ACC8F792">
      <w:numFmt w:val="bullet"/>
      <w:lvlText w:val="-"/>
      <w:lvlJc w:val="left"/>
      <w:pPr>
        <w:ind w:left="720" w:hanging="360"/>
      </w:pPr>
      <w:rPr>
        <w:rFonts w:ascii="Arial" w:eastAsia="Calibr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85600EB"/>
    <w:multiLevelType w:val="multilevel"/>
    <w:tmpl w:val="CCF08A5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69ED0489"/>
    <w:multiLevelType w:val="hybridMultilevel"/>
    <w:tmpl w:val="778A88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D301107"/>
    <w:multiLevelType w:val="hybridMultilevel"/>
    <w:tmpl w:val="0254C7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EC70CFF"/>
    <w:multiLevelType w:val="hybridMultilevel"/>
    <w:tmpl w:val="678AAB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2673830"/>
    <w:multiLevelType w:val="hybridMultilevel"/>
    <w:tmpl w:val="75A84D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8B57AE"/>
    <w:multiLevelType w:val="hybridMultilevel"/>
    <w:tmpl w:val="458A2EF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B93056D"/>
    <w:multiLevelType w:val="multilevel"/>
    <w:tmpl w:val="CA96908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11"/>
  </w:num>
  <w:num w:numId="3">
    <w:abstractNumId w:val="7"/>
  </w:num>
  <w:num w:numId="4">
    <w:abstractNumId w:val="0"/>
  </w:num>
  <w:num w:numId="5">
    <w:abstractNumId w:val="18"/>
  </w:num>
  <w:num w:numId="6">
    <w:abstractNumId w:val="2"/>
  </w:num>
  <w:num w:numId="7">
    <w:abstractNumId w:val="12"/>
  </w:num>
  <w:num w:numId="8">
    <w:abstractNumId w:val="21"/>
  </w:num>
  <w:num w:numId="9">
    <w:abstractNumId w:val="9"/>
  </w:num>
  <w:num w:numId="10">
    <w:abstractNumId w:val="23"/>
  </w:num>
  <w:num w:numId="11">
    <w:abstractNumId w:val="10"/>
  </w:num>
  <w:num w:numId="12">
    <w:abstractNumId w:val="15"/>
  </w:num>
  <w:num w:numId="13">
    <w:abstractNumId w:val="20"/>
  </w:num>
  <w:num w:numId="14">
    <w:abstractNumId w:val="22"/>
  </w:num>
  <w:num w:numId="15">
    <w:abstractNumId w:val="3"/>
  </w:num>
  <w:num w:numId="16">
    <w:abstractNumId w:val="4"/>
  </w:num>
  <w:num w:numId="17">
    <w:abstractNumId w:val="14"/>
  </w:num>
  <w:num w:numId="18">
    <w:abstractNumId w:val="6"/>
  </w:num>
  <w:num w:numId="19">
    <w:abstractNumId w:val="24"/>
  </w:num>
  <w:num w:numId="20">
    <w:abstractNumId w:val="16"/>
  </w:num>
  <w:num w:numId="21">
    <w:abstractNumId w:val="19"/>
  </w:num>
  <w:num w:numId="22">
    <w:abstractNumId w:val="25"/>
  </w:num>
  <w:num w:numId="23">
    <w:abstractNumId w:val="8"/>
  </w:num>
  <w:num w:numId="24">
    <w:abstractNumId w:val="1"/>
  </w:num>
  <w:num w:numId="25">
    <w:abstractNumId w:val="17"/>
  </w:num>
  <w:num w:numId="26">
    <w:abstractNumId w:val="1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3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400EB"/>
    <w:rsid w:val="00000C5D"/>
    <w:rsid w:val="0000110F"/>
    <w:rsid w:val="0000153B"/>
    <w:rsid w:val="0000163E"/>
    <w:rsid w:val="00001A6B"/>
    <w:rsid w:val="000035E0"/>
    <w:rsid w:val="0000434D"/>
    <w:rsid w:val="0000536D"/>
    <w:rsid w:val="0000565C"/>
    <w:rsid w:val="00005932"/>
    <w:rsid w:val="000066FB"/>
    <w:rsid w:val="00006AC6"/>
    <w:rsid w:val="00010A3F"/>
    <w:rsid w:val="000121CF"/>
    <w:rsid w:val="000121D9"/>
    <w:rsid w:val="000128BB"/>
    <w:rsid w:val="00013B48"/>
    <w:rsid w:val="0001444A"/>
    <w:rsid w:val="000151A4"/>
    <w:rsid w:val="00015880"/>
    <w:rsid w:val="000163A9"/>
    <w:rsid w:val="0002316D"/>
    <w:rsid w:val="0002419D"/>
    <w:rsid w:val="000250D7"/>
    <w:rsid w:val="00025F69"/>
    <w:rsid w:val="00030729"/>
    <w:rsid w:val="00032CD2"/>
    <w:rsid w:val="000331BA"/>
    <w:rsid w:val="00034CD2"/>
    <w:rsid w:val="00034DC7"/>
    <w:rsid w:val="000367BF"/>
    <w:rsid w:val="000370DE"/>
    <w:rsid w:val="00037703"/>
    <w:rsid w:val="000407F8"/>
    <w:rsid w:val="00041687"/>
    <w:rsid w:val="00041798"/>
    <w:rsid w:val="00041FC6"/>
    <w:rsid w:val="0004259D"/>
    <w:rsid w:val="00042672"/>
    <w:rsid w:val="00042880"/>
    <w:rsid w:val="00044F30"/>
    <w:rsid w:val="0004550D"/>
    <w:rsid w:val="00045C32"/>
    <w:rsid w:val="00045CCC"/>
    <w:rsid w:val="00045E56"/>
    <w:rsid w:val="000526E7"/>
    <w:rsid w:val="00052A57"/>
    <w:rsid w:val="00053277"/>
    <w:rsid w:val="00053E93"/>
    <w:rsid w:val="00054F8A"/>
    <w:rsid w:val="000550DF"/>
    <w:rsid w:val="0006313B"/>
    <w:rsid w:val="00063844"/>
    <w:rsid w:val="00063E92"/>
    <w:rsid w:val="000674C3"/>
    <w:rsid w:val="00071C10"/>
    <w:rsid w:val="0007307A"/>
    <w:rsid w:val="000749C5"/>
    <w:rsid w:val="00074E39"/>
    <w:rsid w:val="0007507D"/>
    <w:rsid w:val="00075F1C"/>
    <w:rsid w:val="0007633D"/>
    <w:rsid w:val="0007743D"/>
    <w:rsid w:val="00080264"/>
    <w:rsid w:val="00080EA6"/>
    <w:rsid w:val="00081CA7"/>
    <w:rsid w:val="00084551"/>
    <w:rsid w:val="00084737"/>
    <w:rsid w:val="00085002"/>
    <w:rsid w:val="00086A9E"/>
    <w:rsid w:val="00086F73"/>
    <w:rsid w:val="000918A0"/>
    <w:rsid w:val="000934EB"/>
    <w:rsid w:val="00093BC5"/>
    <w:rsid w:val="00093E9D"/>
    <w:rsid w:val="0009468C"/>
    <w:rsid w:val="000A0DD8"/>
    <w:rsid w:val="000A2BBD"/>
    <w:rsid w:val="000A4F2A"/>
    <w:rsid w:val="000A53C7"/>
    <w:rsid w:val="000A6F8C"/>
    <w:rsid w:val="000A7223"/>
    <w:rsid w:val="000A730C"/>
    <w:rsid w:val="000A7ED8"/>
    <w:rsid w:val="000B0A29"/>
    <w:rsid w:val="000B0E5B"/>
    <w:rsid w:val="000B1EBF"/>
    <w:rsid w:val="000B2FCB"/>
    <w:rsid w:val="000B350A"/>
    <w:rsid w:val="000B5963"/>
    <w:rsid w:val="000B6CB8"/>
    <w:rsid w:val="000C0F3F"/>
    <w:rsid w:val="000C13A2"/>
    <w:rsid w:val="000C1D21"/>
    <w:rsid w:val="000C4403"/>
    <w:rsid w:val="000C6806"/>
    <w:rsid w:val="000D1002"/>
    <w:rsid w:val="000D2CC9"/>
    <w:rsid w:val="000D3860"/>
    <w:rsid w:val="000D4971"/>
    <w:rsid w:val="000D7436"/>
    <w:rsid w:val="000E0DF1"/>
    <w:rsid w:val="000E11B1"/>
    <w:rsid w:val="000E2F2D"/>
    <w:rsid w:val="000E331E"/>
    <w:rsid w:val="000E4929"/>
    <w:rsid w:val="000E5869"/>
    <w:rsid w:val="000E635F"/>
    <w:rsid w:val="000F026D"/>
    <w:rsid w:val="000F352D"/>
    <w:rsid w:val="000F41EB"/>
    <w:rsid w:val="000F5149"/>
    <w:rsid w:val="000F701B"/>
    <w:rsid w:val="000F7226"/>
    <w:rsid w:val="000F7499"/>
    <w:rsid w:val="00100F5F"/>
    <w:rsid w:val="0010782C"/>
    <w:rsid w:val="00107BE5"/>
    <w:rsid w:val="00111CEE"/>
    <w:rsid w:val="00113A3A"/>
    <w:rsid w:val="00115141"/>
    <w:rsid w:val="00116245"/>
    <w:rsid w:val="00116DB5"/>
    <w:rsid w:val="00117CE0"/>
    <w:rsid w:val="00120E80"/>
    <w:rsid w:val="00121246"/>
    <w:rsid w:val="001215EC"/>
    <w:rsid w:val="001236E1"/>
    <w:rsid w:val="00123C9F"/>
    <w:rsid w:val="001246B9"/>
    <w:rsid w:val="00124D62"/>
    <w:rsid w:val="0012656D"/>
    <w:rsid w:val="001276E9"/>
    <w:rsid w:val="001303EB"/>
    <w:rsid w:val="001313D4"/>
    <w:rsid w:val="001320A0"/>
    <w:rsid w:val="0013227B"/>
    <w:rsid w:val="0013480D"/>
    <w:rsid w:val="0013577C"/>
    <w:rsid w:val="00135BC8"/>
    <w:rsid w:val="001370B8"/>
    <w:rsid w:val="0014004C"/>
    <w:rsid w:val="00143580"/>
    <w:rsid w:val="00146B30"/>
    <w:rsid w:val="0014776E"/>
    <w:rsid w:val="001502EE"/>
    <w:rsid w:val="0015142A"/>
    <w:rsid w:val="00151594"/>
    <w:rsid w:val="00151908"/>
    <w:rsid w:val="00151D07"/>
    <w:rsid w:val="00153F8E"/>
    <w:rsid w:val="00156AA2"/>
    <w:rsid w:val="00157776"/>
    <w:rsid w:val="0016065C"/>
    <w:rsid w:val="001622FE"/>
    <w:rsid w:val="00162E2E"/>
    <w:rsid w:val="00163496"/>
    <w:rsid w:val="00165CE7"/>
    <w:rsid w:val="00170018"/>
    <w:rsid w:val="00171943"/>
    <w:rsid w:val="00172A42"/>
    <w:rsid w:val="00173D66"/>
    <w:rsid w:val="00175904"/>
    <w:rsid w:val="00175B61"/>
    <w:rsid w:val="00175FAF"/>
    <w:rsid w:val="001760DF"/>
    <w:rsid w:val="001769DC"/>
    <w:rsid w:val="00183806"/>
    <w:rsid w:val="0018495F"/>
    <w:rsid w:val="00185A20"/>
    <w:rsid w:val="00186C69"/>
    <w:rsid w:val="001873E6"/>
    <w:rsid w:val="001876FB"/>
    <w:rsid w:val="00187DC5"/>
    <w:rsid w:val="0019164F"/>
    <w:rsid w:val="0019535F"/>
    <w:rsid w:val="00195B8A"/>
    <w:rsid w:val="00195BA6"/>
    <w:rsid w:val="001970C4"/>
    <w:rsid w:val="001A0642"/>
    <w:rsid w:val="001A2E3E"/>
    <w:rsid w:val="001A409D"/>
    <w:rsid w:val="001A4A40"/>
    <w:rsid w:val="001A6672"/>
    <w:rsid w:val="001B0A4D"/>
    <w:rsid w:val="001B1C59"/>
    <w:rsid w:val="001B20C3"/>
    <w:rsid w:val="001B2CD0"/>
    <w:rsid w:val="001B3FB1"/>
    <w:rsid w:val="001B7059"/>
    <w:rsid w:val="001B7546"/>
    <w:rsid w:val="001C30EA"/>
    <w:rsid w:val="001C4CF8"/>
    <w:rsid w:val="001C5CCC"/>
    <w:rsid w:val="001C6746"/>
    <w:rsid w:val="001C6DA5"/>
    <w:rsid w:val="001C7973"/>
    <w:rsid w:val="001D04A2"/>
    <w:rsid w:val="001D2C32"/>
    <w:rsid w:val="001E09AF"/>
    <w:rsid w:val="001E1C90"/>
    <w:rsid w:val="001E3428"/>
    <w:rsid w:val="001E5D4B"/>
    <w:rsid w:val="001E6674"/>
    <w:rsid w:val="001E6954"/>
    <w:rsid w:val="001F1576"/>
    <w:rsid w:val="001F1700"/>
    <w:rsid w:val="001F1A5B"/>
    <w:rsid w:val="001F2416"/>
    <w:rsid w:val="001F25BD"/>
    <w:rsid w:val="001F3956"/>
    <w:rsid w:val="001F3DF3"/>
    <w:rsid w:val="001F429D"/>
    <w:rsid w:val="001F7F50"/>
    <w:rsid w:val="00200AE2"/>
    <w:rsid w:val="0020166C"/>
    <w:rsid w:val="0020273E"/>
    <w:rsid w:val="00210AF6"/>
    <w:rsid w:val="00212605"/>
    <w:rsid w:val="00214E55"/>
    <w:rsid w:val="00215943"/>
    <w:rsid w:val="00215A2A"/>
    <w:rsid w:val="00215AD3"/>
    <w:rsid w:val="00215B26"/>
    <w:rsid w:val="00215E68"/>
    <w:rsid w:val="0021632A"/>
    <w:rsid w:val="002167EA"/>
    <w:rsid w:val="0021693C"/>
    <w:rsid w:val="00216E98"/>
    <w:rsid w:val="00221C6E"/>
    <w:rsid w:val="00222482"/>
    <w:rsid w:val="002238AF"/>
    <w:rsid w:val="00223982"/>
    <w:rsid w:val="0022526C"/>
    <w:rsid w:val="00226BF5"/>
    <w:rsid w:val="0022777F"/>
    <w:rsid w:val="00230DCE"/>
    <w:rsid w:val="00233EF4"/>
    <w:rsid w:val="00235295"/>
    <w:rsid w:val="0023707E"/>
    <w:rsid w:val="00237812"/>
    <w:rsid w:val="00237B1C"/>
    <w:rsid w:val="00241F7A"/>
    <w:rsid w:val="00253AC6"/>
    <w:rsid w:val="00254201"/>
    <w:rsid w:val="002560F6"/>
    <w:rsid w:val="0025637F"/>
    <w:rsid w:val="00263E2E"/>
    <w:rsid w:val="00264925"/>
    <w:rsid w:val="00264CB3"/>
    <w:rsid w:val="002650BC"/>
    <w:rsid w:val="00265C3F"/>
    <w:rsid w:val="00267F59"/>
    <w:rsid w:val="00271081"/>
    <w:rsid w:val="0027203A"/>
    <w:rsid w:val="00272528"/>
    <w:rsid w:val="002739FA"/>
    <w:rsid w:val="002742E3"/>
    <w:rsid w:val="002774A1"/>
    <w:rsid w:val="00277714"/>
    <w:rsid w:val="00277AF0"/>
    <w:rsid w:val="00280473"/>
    <w:rsid w:val="0028112D"/>
    <w:rsid w:val="002828D2"/>
    <w:rsid w:val="00283782"/>
    <w:rsid w:val="00284CB9"/>
    <w:rsid w:val="00284E45"/>
    <w:rsid w:val="00286333"/>
    <w:rsid w:val="002869B5"/>
    <w:rsid w:val="00290613"/>
    <w:rsid w:val="00292C20"/>
    <w:rsid w:val="0029333D"/>
    <w:rsid w:val="00294BFA"/>
    <w:rsid w:val="00295430"/>
    <w:rsid w:val="002958B8"/>
    <w:rsid w:val="00295BA8"/>
    <w:rsid w:val="0029640D"/>
    <w:rsid w:val="002A0299"/>
    <w:rsid w:val="002A0ADD"/>
    <w:rsid w:val="002A1D0F"/>
    <w:rsid w:val="002A2A4C"/>
    <w:rsid w:val="002A2B55"/>
    <w:rsid w:val="002A4552"/>
    <w:rsid w:val="002B4900"/>
    <w:rsid w:val="002B4D45"/>
    <w:rsid w:val="002B506E"/>
    <w:rsid w:val="002B6EE9"/>
    <w:rsid w:val="002B7132"/>
    <w:rsid w:val="002B7C8F"/>
    <w:rsid w:val="002C08D2"/>
    <w:rsid w:val="002C392D"/>
    <w:rsid w:val="002C3C0A"/>
    <w:rsid w:val="002C728D"/>
    <w:rsid w:val="002D1E1B"/>
    <w:rsid w:val="002D22A8"/>
    <w:rsid w:val="002D276B"/>
    <w:rsid w:val="002D2D39"/>
    <w:rsid w:val="002D2E26"/>
    <w:rsid w:val="002D5218"/>
    <w:rsid w:val="002D5A1F"/>
    <w:rsid w:val="002D5B31"/>
    <w:rsid w:val="002D6654"/>
    <w:rsid w:val="002D695A"/>
    <w:rsid w:val="002E14D3"/>
    <w:rsid w:val="002E19B5"/>
    <w:rsid w:val="002E2DB8"/>
    <w:rsid w:val="002E4AC7"/>
    <w:rsid w:val="002E618F"/>
    <w:rsid w:val="002E6C81"/>
    <w:rsid w:val="002E7594"/>
    <w:rsid w:val="002E7CAD"/>
    <w:rsid w:val="002F04D4"/>
    <w:rsid w:val="002F0FB5"/>
    <w:rsid w:val="002F110D"/>
    <w:rsid w:val="002F4483"/>
    <w:rsid w:val="002F58BA"/>
    <w:rsid w:val="002F649B"/>
    <w:rsid w:val="002F6DCE"/>
    <w:rsid w:val="002F78BD"/>
    <w:rsid w:val="00300913"/>
    <w:rsid w:val="0030260A"/>
    <w:rsid w:val="00302945"/>
    <w:rsid w:val="00302A0C"/>
    <w:rsid w:val="00303468"/>
    <w:rsid w:val="00307666"/>
    <w:rsid w:val="00307ECA"/>
    <w:rsid w:val="00310461"/>
    <w:rsid w:val="003130F0"/>
    <w:rsid w:val="00313204"/>
    <w:rsid w:val="00313F61"/>
    <w:rsid w:val="003149D4"/>
    <w:rsid w:val="003207FD"/>
    <w:rsid w:val="003218D1"/>
    <w:rsid w:val="00323106"/>
    <w:rsid w:val="00324838"/>
    <w:rsid w:val="00325869"/>
    <w:rsid w:val="0032674C"/>
    <w:rsid w:val="00331648"/>
    <w:rsid w:val="00332E4B"/>
    <w:rsid w:val="00333744"/>
    <w:rsid w:val="00335100"/>
    <w:rsid w:val="0033702B"/>
    <w:rsid w:val="003377C1"/>
    <w:rsid w:val="0034153E"/>
    <w:rsid w:val="00342306"/>
    <w:rsid w:val="00342598"/>
    <w:rsid w:val="00342F07"/>
    <w:rsid w:val="00343237"/>
    <w:rsid w:val="003435D1"/>
    <w:rsid w:val="00344F4A"/>
    <w:rsid w:val="00346EA2"/>
    <w:rsid w:val="003514D1"/>
    <w:rsid w:val="00353224"/>
    <w:rsid w:val="00353C1D"/>
    <w:rsid w:val="00354E0A"/>
    <w:rsid w:val="003555B4"/>
    <w:rsid w:val="00356546"/>
    <w:rsid w:val="003625EA"/>
    <w:rsid w:val="00362FAD"/>
    <w:rsid w:val="00363279"/>
    <w:rsid w:val="0036419C"/>
    <w:rsid w:val="00366E63"/>
    <w:rsid w:val="00367B0D"/>
    <w:rsid w:val="003715B6"/>
    <w:rsid w:val="00372BF0"/>
    <w:rsid w:val="00373D6D"/>
    <w:rsid w:val="00374069"/>
    <w:rsid w:val="00374BA6"/>
    <w:rsid w:val="00376A05"/>
    <w:rsid w:val="00380A0C"/>
    <w:rsid w:val="003819D9"/>
    <w:rsid w:val="00381A39"/>
    <w:rsid w:val="00382650"/>
    <w:rsid w:val="00382ABB"/>
    <w:rsid w:val="00384605"/>
    <w:rsid w:val="003849D5"/>
    <w:rsid w:val="00385BDB"/>
    <w:rsid w:val="0038625A"/>
    <w:rsid w:val="00386E4E"/>
    <w:rsid w:val="003927EB"/>
    <w:rsid w:val="00393BAD"/>
    <w:rsid w:val="00395E81"/>
    <w:rsid w:val="003974DC"/>
    <w:rsid w:val="003A0248"/>
    <w:rsid w:val="003A1778"/>
    <w:rsid w:val="003A1B45"/>
    <w:rsid w:val="003A236D"/>
    <w:rsid w:val="003A25F5"/>
    <w:rsid w:val="003A37CF"/>
    <w:rsid w:val="003A387F"/>
    <w:rsid w:val="003A4B74"/>
    <w:rsid w:val="003A7AFE"/>
    <w:rsid w:val="003B5028"/>
    <w:rsid w:val="003C0744"/>
    <w:rsid w:val="003C0BA8"/>
    <w:rsid w:val="003C184E"/>
    <w:rsid w:val="003C2BAA"/>
    <w:rsid w:val="003C408C"/>
    <w:rsid w:val="003C47D2"/>
    <w:rsid w:val="003C4CFA"/>
    <w:rsid w:val="003C5B32"/>
    <w:rsid w:val="003C5CD6"/>
    <w:rsid w:val="003C768A"/>
    <w:rsid w:val="003D001B"/>
    <w:rsid w:val="003D0341"/>
    <w:rsid w:val="003D03B6"/>
    <w:rsid w:val="003D1EB2"/>
    <w:rsid w:val="003D2A8B"/>
    <w:rsid w:val="003D41B1"/>
    <w:rsid w:val="003D4A85"/>
    <w:rsid w:val="003D4BB0"/>
    <w:rsid w:val="003D5CC5"/>
    <w:rsid w:val="003D777E"/>
    <w:rsid w:val="003E0DBD"/>
    <w:rsid w:val="003E3247"/>
    <w:rsid w:val="003E454D"/>
    <w:rsid w:val="003E460B"/>
    <w:rsid w:val="003E5CFF"/>
    <w:rsid w:val="003E6185"/>
    <w:rsid w:val="003F1BA2"/>
    <w:rsid w:val="003F2297"/>
    <w:rsid w:val="003F2496"/>
    <w:rsid w:val="003F4E34"/>
    <w:rsid w:val="00402499"/>
    <w:rsid w:val="00402E9B"/>
    <w:rsid w:val="00403210"/>
    <w:rsid w:val="00404C7B"/>
    <w:rsid w:val="00407F4F"/>
    <w:rsid w:val="00410DC0"/>
    <w:rsid w:val="00412E6A"/>
    <w:rsid w:val="00413724"/>
    <w:rsid w:val="0041545E"/>
    <w:rsid w:val="00415685"/>
    <w:rsid w:val="0042007B"/>
    <w:rsid w:val="0042064F"/>
    <w:rsid w:val="00420F52"/>
    <w:rsid w:val="00422CB1"/>
    <w:rsid w:val="00422F90"/>
    <w:rsid w:val="00422FA4"/>
    <w:rsid w:val="00423B36"/>
    <w:rsid w:val="00423BBD"/>
    <w:rsid w:val="004256EE"/>
    <w:rsid w:val="00425CDD"/>
    <w:rsid w:val="00426549"/>
    <w:rsid w:val="004268F1"/>
    <w:rsid w:val="00433C3E"/>
    <w:rsid w:val="00435519"/>
    <w:rsid w:val="00436BC5"/>
    <w:rsid w:val="00440CD1"/>
    <w:rsid w:val="00441D48"/>
    <w:rsid w:val="00442020"/>
    <w:rsid w:val="00442ABF"/>
    <w:rsid w:val="00442F46"/>
    <w:rsid w:val="004437DB"/>
    <w:rsid w:val="0044453E"/>
    <w:rsid w:val="0044473A"/>
    <w:rsid w:val="004476B9"/>
    <w:rsid w:val="0045192D"/>
    <w:rsid w:val="00451E2E"/>
    <w:rsid w:val="00451EE0"/>
    <w:rsid w:val="004521C8"/>
    <w:rsid w:val="004523DA"/>
    <w:rsid w:val="00452499"/>
    <w:rsid w:val="00452E9B"/>
    <w:rsid w:val="00453B81"/>
    <w:rsid w:val="00454093"/>
    <w:rsid w:val="004551D1"/>
    <w:rsid w:val="0045602A"/>
    <w:rsid w:val="004610D9"/>
    <w:rsid w:val="00463626"/>
    <w:rsid w:val="00463D30"/>
    <w:rsid w:val="0046585E"/>
    <w:rsid w:val="004712C2"/>
    <w:rsid w:val="00472534"/>
    <w:rsid w:val="00472F45"/>
    <w:rsid w:val="00474055"/>
    <w:rsid w:val="00474242"/>
    <w:rsid w:val="00477309"/>
    <w:rsid w:val="00477B80"/>
    <w:rsid w:val="00477E23"/>
    <w:rsid w:val="004801F9"/>
    <w:rsid w:val="004835C1"/>
    <w:rsid w:val="00483A14"/>
    <w:rsid w:val="004844D4"/>
    <w:rsid w:val="004874D1"/>
    <w:rsid w:val="00492AA3"/>
    <w:rsid w:val="00493BEC"/>
    <w:rsid w:val="004961B8"/>
    <w:rsid w:val="0049676E"/>
    <w:rsid w:val="004967B3"/>
    <w:rsid w:val="004A0283"/>
    <w:rsid w:val="004A0F3E"/>
    <w:rsid w:val="004A1B4C"/>
    <w:rsid w:val="004A2CFA"/>
    <w:rsid w:val="004A3449"/>
    <w:rsid w:val="004A3779"/>
    <w:rsid w:val="004A3982"/>
    <w:rsid w:val="004A39BE"/>
    <w:rsid w:val="004A6727"/>
    <w:rsid w:val="004A79E7"/>
    <w:rsid w:val="004B0BA5"/>
    <w:rsid w:val="004B1B72"/>
    <w:rsid w:val="004B3226"/>
    <w:rsid w:val="004B573F"/>
    <w:rsid w:val="004B5777"/>
    <w:rsid w:val="004B6697"/>
    <w:rsid w:val="004B7360"/>
    <w:rsid w:val="004B73E3"/>
    <w:rsid w:val="004C00DA"/>
    <w:rsid w:val="004C16BF"/>
    <w:rsid w:val="004C173A"/>
    <w:rsid w:val="004C28A6"/>
    <w:rsid w:val="004C2AA9"/>
    <w:rsid w:val="004C2E0D"/>
    <w:rsid w:val="004C42DA"/>
    <w:rsid w:val="004C7AA5"/>
    <w:rsid w:val="004D0A06"/>
    <w:rsid w:val="004D0BBC"/>
    <w:rsid w:val="004D10C9"/>
    <w:rsid w:val="004D5337"/>
    <w:rsid w:val="004D6A70"/>
    <w:rsid w:val="004D7D53"/>
    <w:rsid w:val="004D7FD9"/>
    <w:rsid w:val="004E00C4"/>
    <w:rsid w:val="004E045F"/>
    <w:rsid w:val="004E20E9"/>
    <w:rsid w:val="004E2109"/>
    <w:rsid w:val="004E3253"/>
    <w:rsid w:val="004E4B91"/>
    <w:rsid w:val="004E53F6"/>
    <w:rsid w:val="004E5493"/>
    <w:rsid w:val="004E6DAE"/>
    <w:rsid w:val="004F28C0"/>
    <w:rsid w:val="004F6ADE"/>
    <w:rsid w:val="00500CA5"/>
    <w:rsid w:val="00501E9C"/>
    <w:rsid w:val="00502CA0"/>
    <w:rsid w:val="005055B0"/>
    <w:rsid w:val="005058D8"/>
    <w:rsid w:val="0050624C"/>
    <w:rsid w:val="005067F0"/>
    <w:rsid w:val="00507AE0"/>
    <w:rsid w:val="00511AAD"/>
    <w:rsid w:val="005131D8"/>
    <w:rsid w:val="00514A9D"/>
    <w:rsid w:val="005155DF"/>
    <w:rsid w:val="0051609D"/>
    <w:rsid w:val="00517D56"/>
    <w:rsid w:val="00520321"/>
    <w:rsid w:val="005211B8"/>
    <w:rsid w:val="005221AC"/>
    <w:rsid w:val="005267DF"/>
    <w:rsid w:val="0052720E"/>
    <w:rsid w:val="00530375"/>
    <w:rsid w:val="00531315"/>
    <w:rsid w:val="00532176"/>
    <w:rsid w:val="0053256D"/>
    <w:rsid w:val="00532789"/>
    <w:rsid w:val="00533233"/>
    <w:rsid w:val="00537495"/>
    <w:rsid w:val="00540A11"/>
    <w:rsid w:val="005412FF"/>
    <w:rsid w:val="00544303"/>
    <w:rsid w:val="0054602F"/>
    <w:rsid w:val="00546AB5"/>
    <w:rsid w:val="00551AE6"/>
    <w:rsid w:val="0055262F"/>
    <w:rsid w:val="00552B84"/>
    <w:rsid w:val="00552CAD"/>
    <w:rsid w:val="00553CA5"/>
    <w:rsid w:val="00554AE8"/>
    <w:rsid w:val="005558B4"/>
    <w:rsid w:val="00555D64"/>
    <w:rsid w:val="00560BB6"/>
    <w:rsid w:val="005611B0"/>
    <w:rsid w:val="00561446"/>
    <w:rsid w:val="0056759C"/>
    <w:rsid w:val="005675A1"/>
    <w:rsid w:val="0056768B"/>
    <w:rsid w:val="00570A27"/>
    <w:rsid w:val="00570BC9"/>
    <w:rsid w:val="00570D38"/>
    <w:rsid w:val="00570EC6"/>
    <w:rsid w:val="00571163"/>
    <w:rsid w:val="00571331"/>
    <w:rsid w:val="0057161C"/>
    <w:rsid w:val="00572C2E"/>
    <w:rsid w:val="00572C8A"/>
    <w:rsid w:val="00572DF0"/>
    <w:rsid w:val="005732E9"/>
    <w:rsid w:val="00574276"/>
    <w:rsid w:val="00574E3A"/>
    <w:rsid w:val="00575019"/>
    <w:rsid w:val="00576B25"/>
    <w:rsid w:val="005775F3"/>
    <w:rsid w:val="00581001"/>
    <w:rsid w:val="0058114E"/>
    <w:rsid w:val="00583924"/>
    <w:rsid w:val="0058417E"/>
    <w:rsid w:val="005853E1"/>
    <w:rsid w:val="00585800"/>
    <w:rsid w:val="005864FC"/>
    <w:rsid w:val="00586F78"/>
    <w:rsid w:val="00587462"/>
    <w:rsid w:val="0059039A"/>
    <w:rsid w:val="005904FD"/>
    <w:rsid w:val="00590D3A"/>
    <w:rsid w:val="00592D4B"/>
    <w:rsid w:val="005933A3"/>
    <w:rsid w:val="00594B0D"/>
    <w:rsid w:val="00595928"/>
    <w:rsid w:val="00595969"/>
    <w:rsid w:val="00596E18"/>
    <w:rsid w:val="00597046"/>
    <w:rsid w:val="00597C78"/>
    <w:rsid w:val="005A2DA4"/>
    <w:rsid w:val="005A32D3"/>
    <w:rsid w:val="005A3EA2"/>
    <w:rsid w:val="005A4537"/>
    <w:rsid w:val="005A4B4D"/>
    <w:rsid w:val="005A4E1C"/>
    <w:rsid w:val="005A6835"/>
    <w:rsid w:val="005B5D80"/>
    <w:rsid w:val="005B5DD8"/>
    <w:rsid w:val="005B67B7"/>
    <w:rsid w:val="005B7473"/>
    <w:rsid w:val="005C1AC5"/>
    <w:rsid w:val="005C1E67"/>
    <w:rsid w:val="005C7D8D"/>
    <w:rsid w:val="005D05B6"/>
    <w:rsid w:val="005D2A47"/>
    <w:rsid w:val="005D443C"/>
    <w:rsid w:val="005D667A"/>
    <w:rsid w:val="005D6C58"/>
    <w:rsid w:val="005E1E78"/>
    <w:rsid w:val="005E21F1"/>
    <w:rsid w:val="005E2980"/>
    <w:rsid w:val="005E3D6D"/>
    <w:rsid w:val="005E3EBB"/>
    <w:rsid w:val="005E4E61"/>
    <w:rsid w:val="005E55EE"/>
    <w:rsid w:val="005E70AA"/>
    <w:rsid w:val="005E753B"/>
    <w:rsid w:val="005E7C31"/>
    <w:rsid w:val="005F08E9"/>
    <w:rsid w:val="005F39EB"/>
    <w:rsid w:val="005F5089"/>
    <w:rsid w:val="006041EE"/>
    <w:rsid w:val="006047A1"/>
    <w:rsid w:val="006073B9"/>
    <w:rsid w:val="00607888"/>
    <w:rsid w:val="00610271"/>
    <w:rsid w:val="00610653"/>
    <w:rsid w:val="00611DBB"/>
    <w:rsid w:val="00612FBE"/>
    <w:rsid w:val="006138FB"/>
    <w:rsid w:val="0061596A"/>
    <w:rsid w:val="0061615C"/>
    <w:rsid w:val="00616D4E"/>
    <w:rsid w:val="00620F48"/>
    <w:rsid w:val="00621AA4"/>
    <w:rsid w:val="006222D8"/>
    <w:rsid w:val="0062239A"/>
    <w:rsid w:val="00622B6A"/>
    <w:rsid w:val="00623186"/>
    <w:rsid w:val="00624EBD"/>
    <w:rsid w:val="00624F17"/>
    <w:rsid w:val="00626047"/>
    <w:rsid w:val="006276F4"/>
    <w:rsid w:val="00632AED"/>
    <w:rsid w:val="00635011"/>
    <w:rsid w:val="00636059"/>
    <w:rsid w:val="00637E96"/>
    <w:rsid w:val="006400EB"/>
    <w:rsid w:val="00643A6C"/>
    <w:rsid w:val="00643EF3"/>
    <w:rsid w:val="0064405F"/>
    <w:rsid w:val="00644512"/>
    <w:rsid w:val="006475B5"/>
    <w:rsid w:val="0065041B"/>
    <w:rsid w:val="00652707"/>
    <w:rsid w:val="00655F5B"/>
    <w:rsid w:val="00655FB7"/>
    <w:rsid w:val="00656FCA"/>
    <w:rsid w:val="006574D6"/>
    <w:rsid w:val="006577C4"/>
    <w:rsid w:val="006613E9"/>
    <w:rsid w:val="00661948"/>
    <w:rsid w:val="00662991"/>
    <w:rsid w:val="00667B06"/>
    <w:rsid w:val="0067247B"/>
    <w:rsid w:val="00672C75"/>
    <w:rsid w:val="006745EC"/>
    <w:rsid w:val="006754A9"/>
    <w:rsid w:val="00680650"/>
    <w:rsid w:val="00680C23"/>
    <w:rsid w:val="00681173"/>
    <w:rsid w:val="00681EAC"/>
    <w:rsid w:val="00682F22"/>
    <w:rsid w:val="0068370B"/>
    <w:rsid w:val="0068442F"/>
    <w:rsid w:val="00684CE4"/>
    <w:rsid w:val="006857B7"/>
    <w:rsid w:val="00687016"/>
    <w:rsid w:val="006901BB"/>
    <w:rsid w:val="00690757"/>
    <w:rsid w:val="00690BCD"/>
    <w:rsid w:val="0069203A"/>
    <w:rsid w:val="0069352F"/>
    <w:rsid w:val="00694D1C"/>
    <w:rsid w:val="006951FF"/>
    <w:rsid w:val="006963D5"/>
    <w:rsid w:val="006A07F6"/>
    <w:rsid w:val="006A42FA"/>
    <w:rsid w:val="006A507B"/>
    <w:rsid w:val="006A528E"/>
    <w:rsid w:val="006A5980"/>
    <w:rsid w:val="006A706B"/>
    <w:rsid w:val="006A74D4"/>
    <w:rsid w:val="006B0432"/>
    <w:rsid w:val="006B164A"/>
    <w:rsid w:val="006B20BE"/>
    <w:rsid w:val="006B4579"/>
    <w:rsid w:val="006B4CE7"/>
    <w:rsid w:val="006B61FB"/>
    <w:rsid w:val="006B6290"/>
    <w:rsid w:val="006B6CFD"/>
    <w:rsid w:val="006B72D3"/>
    <w:rsid w:val="006C183B"/>
    <w:rsid w:val="006C1D97"/>
    <w:rsid w:val="006C24B5"/>
    <w:rsid w:val="006C2BA0"/>
    <w:rsid w:val="006C3ED6"/>
    <w:rsid w:val="006C4685"/>
    <w:rsid w:val="006C4CD8"/>
    <w:rsid w:val="006C5F5D"/>
    <w:rsid w:val="006C6890"/>
    <w:rsid w:val="006C7318"/>
    <w:rsid w:val="006D10D6"/>
    <w:rsid w:val="006D1373"/>
    <w:rsid w:val="006D169A"/>
    <w:rsid w:val="006D22D7"/>
    <w:rsid w:val="006D241D"/>
    <w:rsid w:val="006D2F89"/>
    <w:rsid w:val="006D30AF"/>
    <w:rsid w:val="006D3992"/>
    <w:rsid w:val="006D7194"/>
    <w:rsid w:val="006D7CDB"/>
    <w:rsid w:val="006D7E7F"/>
    <w:rsid w:val="006E0805"/>
    <w:rsid w:val="006E1CCD"/>
    <w:rsid w:val="006E3FF6"/>
    <w:rsid w:val="006E439B"/>
    <w:rsid w:val="006E5365"/>
    <w:rsid w:val="006E604C"/>
    <w:rsid w:val="006E6557"/>
    <w:rsid w:val="006F03BA"/>
    <w:rsid w:val="006F0A93"/>
    <w:rsid w:val="006F135C"/>
    <w:rsid w:val="006F2E37"/>
    <w:rsid w:val="006F3A74"/>
    <w:rsid w:val="006F46DD"/>
    <w:rsid w:val="006F5335"/>
    <w:rsid w:val="006F6DB2"/>
    <w:rsid w:val="006F72F1"/>
    <w:rsid w:val="00701C09"/>
    <w:rsid w:val="00702511"/>
    <w:rsid w:val="007029A8"/>
    <w:rsid w:val="00702AA0"/>
    <w:rsid w:val="0070578D"/>
    <w:rsid w:val="00706767"/>
    <w:rsid w:val="00706CB6"/>
    <w:rsid w:val="00707734"/>
    <w:rsid w:val="00707A2D"/>
    <w:rsid w:val="00707EFC"/>
    <w:rsid w:val="0071462C"/>
    <w:rsid w:val="00714E2A"/>
    <w:rsid w:val="007155B3"/>
    <w:rsid w:val="00716CB0"/>
    <w:rsid w:val="00716F61"/>
    <w:rsid w:val="007204C9"/>
    <w:rsid w:val="00720AF9"/>
    <w:rsid w:val="00721033"/>
    <w:rsid w:val="00723A4F"/>
    <w:rsid w:val="00723F70"/>
    <w:rsid w:val="007243B5"/>
    <w:rsid w:val="00726499"/>
    <w:rsid w:val="00726D27"/>
    <w:rsid w:val="00730A66"/>
    <w:rsid w:val="00730F04"/>
    <w:rsid w:val="00731458"/>
    <w:rsid w:val="00732253"/>
    <w:rsid w:val="0073241B"/>
    <w:rsid w:val="007327FA"/>
    <w:rsid w:val="00732D32"/>
    <w:rsid w:val="00733D13"/>
    <w:rsid w:val="00734CEB"/>
    <w:rsid w:val="00735CB2"/>
    <w:rsid w:val="00736AB5"/>
    <w:rsid w:val="00740071"/>
    <w:rsid w:val="0074111E"/>
    <w:rsid w:val="00743054"/>
    <w:rsid w:val="00743CF8"/>
    <w:rsid w:val="00744F28"/>
    <w:rsid w:val="00745376"/>
    <w:rsid w:val="007466D3"/>
    <w:rsid w:val="00747B21"/>
    <w:rsid w:val="007518D1"/>
    <w:rsid w:val="00752718"/>
    <w:rsid w:val="00752A85"/>
    <w:rsid w:val="00753368"/>
    <w:rsid w:val="00754091"/>
    <w:rsid w:val="007562BA"/>
    <w:rsid w:val="00757EB3"/>
    <w:rsid w:val="00760C48"/>
    <w:rsid w:val="0076402F"/>
    <w:rsid w:val="00765DBC"/>
    <w:rsid w:val="00770F56"/>
    <w:rsid w:val="0077152B"/>
    <w:rsid w:val="00772C25"/>
    <w:rsid w:val="00773DC7"/>
    <w:rsid w:val="00774C24"/>
    <w:rsid w:val="0077696B"/>
    <w:rsid w:val="00780649"/>
    <w:rsid w:val="00780BB7"/>
    <w:rsid w:val="00780CCB"/>
    <w:rsid w:val="00781DE8"/>
    <w:rsid w:val="00782367"/>
    <w:rsid w:val="00784788"/>
    <w:rsid w:val="00786662"/>
    <w:rsid w:val="007919E1"/>
    <w:rsid w:val="00792F52"/>
    <w:rsid w:val="007933AC"/>
    <w:rsid w:val="00794DE2"/>
    <w:rsid w:val="0079502E"/>
    <w:rsid w:val="00796FF1"/>
    <w:rsid w:val="007A43BA"/>
    <w:rsid w:val="007A65C6"/>
    <w:rsid w:val="007A664E"/>
    <w:rsid w:val="007A67E7"/>
    <w:rsid w:val="007A6F3D"/>
    <w:rsid w:val="007A70F8"/>
    <w:rsid w:val="007B0582"/>
    <w:rsid w:val="007B09A8"/>
    <w:rsid w:val="007B0DEE"/>
    <w:rsid w:val="007B3515"/>
    <w:rsid w:val="007C021B"/>
    <w:rsid w:val="007C0410"/>
    <w:rsid w:val="007C2592"/>
    <w:rsid w:val="007C2698"/>
    <w:rsid w:val="007C273A"/>
    <w:rsid w:val="007C383C"/>
    <w:rsid w:val="007C3A50"/>
    <w:rsid w:val="007C3EFC"/>
    <w:rsid w:val="007C54FC"/>
    <w:rsid w:val="007C7152"/>
    <w:rsid w:val="007D22B9"/>
    <w:rsid w:val="007D291D"/>
    <w:rsid w:val="007D34B7"/>
    <w:rsid w:val="007D3987"/>
    <w:rsid w:val="007E1975"/>
    <w:rsid w:val="007E301D"/>
    <w:rsid w:val="007E43A2"/>
    <w:rsid w:val="007E5057"/>
    <w:rsid w:val="007E5A21"/>
    <w:rsid w:val="007E5A45"/>
    <w:rsid w:val="007E71AA"/>
    <w:rsid w:val="007E7843"/>
    <w:rsid w:val="007F0287"/>
    <w:rsid w:val="007F05A6"/>
    <w:rsid w:val="007F1AD3"/>
    <w:rsid w:val="007F281C"/>
    <w:rsid w:val="007F3110"/>
    <w:rsid w:val="007F67BF"/>
    <w:rsid w:val="008006ED"/>
    <w:rsid w:val="00802D00"/>
    <w:rsid w:val="00804272"/>
    <w:rsid w:val="00804FDE"/>
    <w:rsid w:val="0080656A"/>
    <w:rsid w:val="008070F2"/>
    <w:rsid w:val="00810B7F"/>
    <w:rsid w:val="00810C17"/>
    <w:rsid w:val="0081185A"/>
    <w:rsid w:val="0081224D"/>
    <w:rsid w:val="00814C2D"/>
    <w:rsid w:val="00815C71"/>
    <w:rsid w:val="008178B9"/>
    <w:rsid w:val="0082129C"/>
    <w:rsid w:val="00825C29"/>
    <w:rsid w:val="00825CC5"/>
    <w:rsid w:val="00826796"/>
    <w:rsid w:val="00826BFE"/>
    <w:rsid w:val="0082782E"/>
    <w:rsid w:val="0082783A"/>
    <w:rsid w:val="00827A98"/>
    <w:rsid w:val="00830E8E"/>
    <w:rsid w:val="00831D6E"/>
    <w:rsid w:val="00833001"/>
    <w:rsid w:val="00833E8F"/>
    <w:rsid w:val="00837C60"/>
    <w:rsid w:val="00841E6F"/>
    <w:rsid w:val="008439E6"/>
    <w:rsid w:val="008450FC"/>
    <w:rsid w:val="0084711E"/>
    <w:rsid w:val="00853493"/>
    <w:rsid w:val="008553E6"/>
    <w:rsid w:val="008557FC"/>
    <w:rsid w:val="008558C3"/>
    <w:rsid w:val="00856DC7"/>
    <w:rsid w:val="00857709"/>
    <w:rsid w:val="008605AE"/>
    <w:rsid w:val="008620E0"/>
    <w:rsid w:val="00863CFF"/>
    <w:rsid w:val="00864266"/>
    <w:rsid w:val="00866EA0"/>
    <w:rsid w:val="0087050C"/>
    <w:rsid w:val="00870672"/>
    <w:rsid w:val="00870B21"/>
    <w:rsid w:val="00870EAC"/>
    <w:rsid w:val="00873618"/>
    <w:rsid w:val="0087389C"/>
    <w:rsid w:val="0087796A"/>
    <w:rsid w:val="00881433"/>
    <w:rsid w:val="008817A2"/>
    <w:rsid w:val="00881CF7"/>
    <w:rsid w:val="008829BD"/>
    <w:rsid w:val="00882CDD"/>
    <w:rsid w:val="00883853"/>
    <w:rsid w:val="00883B91"/>
    <w:rsid w:val="00884F4B"/>
    <w:rsid w:val="00886A68"/>
    <w:rsid w:val="00887153"/>
    <w:rsid w:val="00887415"/>
    <w:rsid w:val="008879AB"/>
    <w:rsid w:val="0089004B"/>
    <w:rsid w:val="00893309"/>
    <w:rsid w:val="008948B1"/>
    <w:rsid w:val="00896842"/>
    <w:rsid w:val="00897D1F"/>
    <w:rsid w:val="008A03F4"/>
    <w:rsid w:val="008A22DE"/>
    <w:rsid w:val="008A2DD6"/>
    <w:rsid w:val="008A39B0"/>
    <w:rsid w:val="008A426E"/>
    <w:rsid w:val="008A432D"/>
    <w:rsid w:val="008A4D76"/>
    <w:rsid w:val="008A7C29"/>
    <w:rsid w:val="008B6779"/>
    <w:rsid w:val="008B7095"/>
    <w:rsid w:val="008B78A4"/>
    <w:rsid w:val="008C135A"/>
    <w:rsid w:val="008C14B7"/>
    <w:rsid w:val="008C25BA"/>
    <w:rsid w:val="008C3A13"/>
    <w:rsid w:val="008C4505"/>
    <w:rsid w:val="008C6C14"/>
    <w:rsid w:val="008C79F7"/>
    <w:rsid w:val="008D03CD"/>
    <w:rsid w:val="008D1637"/>
    <w:rsid w:val="008D2C7F"/>
    <w:rsid w:val="008D3937"/>
    <w:rsid w:val="008D4119"/>
    <w:rsid w:val="008D514A"/>
    <w:rsid w:val="008D6EE5"/>
    <w:rsid w:val="008E0FD4"/>
    <w:rsid w:val="008E103B"/>
    <w:rsid w:val="008E25A5"/>
    <w:rsid w:val="008E3F16"/>
    <w:rsid w:val="008E4F80"/>
    <w:rsid w:val="008F349E"/>
    <w:rsid w:val="008F3D71"/>
    <w:rsid w:val="008F6216"/>
    <w:rsid w:val="008F6E1A"/>
    <w:rsid w:val="00900F26"/>
    <w:rsid w:val="009014AD"/>
    <w:rsid w:val="00901997"/>
    <w:rsid w:val="00902D02"/>
    <w:rsid w:val="0090392D"/>
    <w:rsid w:val="00905B1B"/>
    <w:rsid w:val="009070BF"/>
    <w:rsid w:val="009126B1"/>
    <w:rsid w:val="00916F13"/>
    <w:rsid w:val="00917B28"/>
    <w:rsid w:val="0092426E"/>
    <w:rsid w:val="00925668"/>
    <w:rsid w:val="00926035"/>
    <w:rsid w:val="00933846"/>
    <w:rsid w:val="009341A1"/>
    <w:rsid w:val="00934A55"/>
    <w:rsid w:val="0093671A"/>
    <w:rsid w:val="00937084"/>
    <w:rsid w:val="0093785D"/>
    <w:rsid w:val="009439C0"/>
    <w:rsid w:val="00945FCC"/>
    <w:rsid w:val="00951508"/>
    <w:rsid w:val="0095158E"/>
    <w:rsid w:val="00952438"/>
    <w:rsid w:val="00955E35"/>
    <w:rsid w:val="0096064A"/>
    <w:rsid w:val="0096178E"/>
    <w:rsid w:val="009629D3"/>
    <w:rsid w:val="0096337B"/>
    <w:rsid w:val="009638F2"/>
    <w:rsid w:val="0096622A"/>
    <w:rsid w:val="00967A20"/>
    <w:rsid w:val="00970B03"/>
    <w:rsid w:val="00973B0B"/>
    <w:rsid w:val="009750C5"/>
    <w:rsid w:val="009751DF"/>
    <w:rsid w:val="009773C1"/>
    <w:rsid w:val="00977CF8"/>
    <w:rsid w:val="00977FFE"/>
    <w:rsid w:val="00980E67"/>
    <w:rsid w:val="00981CDB"/>
    <w:rsid w:val="00983F78"/>
    <w:rsid w:val="009855C8"/>
    <w:rsid w:val="00986F56"/>
    <w:rsid w:val="009903A0"/>
    <w:rsid w:val="00991353"/>
    <w:rsid w:val="00992B26"/>
    <w:rsid w:val="00992FFB"/>
    <w:rsid w:val="00993AE8"/>
    <w:rsid w:val="0099425C"/>
    <w:rsid w:val="009949FE"/>
    <w:rsid w:val="00995615"/>
    <w:rsid w:val="00996825"/>
    <w:rsid w:val="00996C31"/>
    <w:rsid w:val="009A0FDE"/>
    <w:rsid w:val="009A1008"/>
    <w:rsid w:val="009A28D5"/>
    <w:rsid w:val="009A3310"/>
    <w:rsid w:val="009A36C6"/>
    <w:rsid w:val="009A5C65"/>
    <w:rsid w:val="009B172C"/>
    <w:rsid w:val="009B1963"/>
    <w:rsid w:val="009B31D5"/>
    <w:rsid w:val="009B5DFC"/>
    <w:rsid w:val="009C2CE3"/>
    <w:rsid w:val="009C3F6A"/>
    <w:rsid w:val="009C4346"/>
    <w:rsid w:val="009C46A0"/>
    <w:rsid w:val="009C49F6"/>
    <w:rsid w:val="009C5A5C"/>
    <w:rsid w:val="009C5B81"/>
    <w:rsid w:val="009D038C"/>
    <w:rsid w:val="009D0B66"/>
    <w:rsid w:val="009D1D8C"/>
    <w:rsid w:val="009D22A3"/>
    <w:rsid w:val="009D4B05"/>
    <w:rsid w:val="009E0189"/>
    <w:rsid w:val="009E0B4E"/>
    <w:rsid w:val="009E1A28"/>
    <w:rsid w:val="009E2D2B"/>
    <w:rsid w:val="009E35DC"/>
    <w:rsid w:val="009E59A4"/>
    <w:rsid w:val="009E76ED"/>
    <w:rsid w:val="009F00F8"/>
    <w:rsid w:val="009F0459"/>
    <w:rsid w:val="009F23A0"/>
    <w:rsid w:val="009F31FE"/>
    <w:rsid w:val="009F4886"/>
    <w:rsid w:val="009F4A1E"/>
    <w:rsid w:val="009F5B32"/>
    <w:rsid w:val="009F5D41"/>
    <w:rsid w:val="009F5DF9"/>
    <w:rsid w:val="009F5E5D"/>
    <w:rsid w:val="009F5E93"/>
    <w:rsid w:val="009F7150"/>
    <w:rsid w:val="00A0007D"/>
    <w:rsid w:val="00A04A17"/>
    <w:rsid w:val="00A0655A"/>
    <w:rsid w:val="00A06741"/>
    <w:rsid w:val="00A11479"/>
    <w:rsid w:val="00A11914"/>
    <w:rsid w:val="00A12135"/>
    <w:rsid w:val="00A12884"/>
    <w:rsid w:val="00A148C5"/>
    <w:rsid w:val="00A14AA9"/>
    <w:rsid w:val="00A15010"/>
    <w:rsid w:val="00A1789F"/>
    <w:rsid w:val="00A17C49"/>
    <w:rsid w:val="00A2070E"/>
    <w:rsid w:val="00A224FA"/>
    <w:rsid w:val="00A23827"/>
    <w:rsid w:val="00A27355"/>
    <w:rsid w:val="00A274E3"/>
    <w:rsid w:val="00A27B3E"/>
    <w:rsid w:val="00A31263"/>
    <w:rsid w:val="00A32F02"/>
    <w:rsid w:val="00A34CCD"/>
    <w:rsid w:val="00A369B9"/>
    <w:rsid w:val="00A373AC"/>
    <w:rsid w:val="00A42860"/>
    <w:rsid w:val="00A443AC"/>
    <w:rsid w:val="00A45E98"/>
    <w:rsid w:val="00A46844"/>
    <w:rsid w:val="00A470B6"/>
    <w:rsid w:val="00A50606"/>
    <w:rsid w:val="00A53A4E"/>
    <w:rsid w:val="00A5463F"/>
    <w:rsid w:val="00A5499E"/>
    <w:rsid w:val="00A56252"/>
    <w:rsid w:val="00A56508"/>
    <w:rsid w:val="00A575AF"/>
    <w:rsid w:val="00A57854"/>
    <w:rsid w:val="00A57B2F"/>
    <w:rsid w:val="00A57FFC"/>
    <w:rsid w:val="00A61523"/>
    <w:rsid w:val="00A626B3"/>
    <w:rsid w:val="00A63846"/>
    <w:rsid w:val="00A65E65"/>
    <w:rsid w:val="00A66BEC"/>
    <w:rsid w:val="00A67A49"/>
    <w:rsid w:val="00A71BBD"/>
    <w:rsid w:val="00A71C3C"/>
    <w:rsid w:val="00A731E9"/>
    <w:rsid w:val="00A741D6"/>
    <w:rsid w:val="00A74D6F"/>
    <w:rsid w:val="00A75560"/>
    <w:rsid w:val="00A778C5"/>
    <w:rsid w:val="00A800D2"/>
    <w:rsid w:val="00A80599"/>
    <w:rsid w:val="00A82A24"/>
    <w:rsid w:val="00A83745"/>
    <w:rsid w:val="00A83A1C"/>
    <w:rsid w:val="00A84A15"/>
    <w:rsid w:val="00A86078"/>
    <w:rsid w:val="00A90550"/>
    <w:rsid w:val="00A91BAB"/>
    <w:rsid w:val="00A942E5"/>
    <w:rsid w:val="00A949B8"/>
    <w:rsid w:val="00A96265"/>
    <w:rsid w:val="00AA0801"/>
    <w:rsid w:val="00AA08AA"/>
    <w:rsid w:val="00AA1004"/>
    <w:rsid w:val="00AA1C44"/>
    <w:rsid w:val="00AA3C69"/>
    <w:rsid w:val="00AA5D88"/>
    <w:rsid w:val="00AA5FD4"/>
    <w:rsid w:val="00AA64C9"/>
    <w:rsid w:val="00AA67AA"/>
    <w:rsid w:val="00AA75A5"/>
    <w:rsid w:val="00AA76AE"/>
    <w:rsid w:val="00AB2630"/>
    <w:rsid w:val="00AB379D"/>
    <w:rsid w:val="00AB4050"/>
    <w:rsid w:val="00AB4E55"/>
    <w:rsid w:val="00AB5485"/>
    <w:rsid w:val="00AB58F3"/>
    <w:rsid w:val="00AB5AA0"/>
    <w:rsid w:val="00AB7B5D"/>
    <w:rsid w:val="00AC1A63"/>
    <w:rsid w:val="00AC2EF0"/>
    <w:rsid w:val="00AC547C"/>
    <w:rsid w:val="00AC5678"/>
    <w:rsid w:val="00AC6461"/>
    <w:rsid w:val="00AC77CD"/>
    <w:rsid w:val="00AC7ACB"/>
    <w:rsid w:val="00AC7E8C"/>
    <w:rsid w:val="00AD0568"/>
    <w:rsid w:val="00AD1658"/>
    <w:rsid w:val="00AD3AD9"/>
    <w:rsid w:val="00AD3E39"/>
    <w:rsid w:val="00AD44AB"/>
    <w:rsid w:val="00AD6120"/>
    <w:rsid w:val="00AD7244"/>
    <w:rsid w:val="00AD7F34"/>
    <w:rsid w:val="00AE014A"/>
    <w:rsid w:val="00AE0684"/>
    <w:rsid w:val="00AE0B45"/>
    <w:rsid w:val="00AE0B95"/>
    <w:rsid w:val="00AE1726"/>
    <w:rsid w:val="00AE22F4"/>
    <w:rsid w:val="00AE396B"/>
    <w:rsid w:val="00AF0C4D"/>
    <w:rsid w:val="00AF2467"/>
    <w:rsid w:val="00AF27FF"/>
    <w:rsid w:val="00AF35A8"/>
    <w:rsid w:val="00AF60AF"/>
    <w:rsid w:val="00AF6193"/>
    <w:rsid w:val="00AF6CA8"/>
    <w:rsid w:val="00AF7066"/>
    <w:rsid w:val="00AF71EB"/>
    <w:rsid w:val="00B00094"/>
    <w:rsid w:val="00B00FAF"/>
    <w:rsid w:val="00B04A5E"/>
    <w:rsid w:val="00B10327"/>
    <w:rsid w:val="00B107D2"/>
    <w:rsid w:val="00B1128A"/>
    <w:rsid w:val="00B1244E"/>
    <w:rsid w:val="00B12E81"/>
    <w:rsid w:val="00B12F32"/>
    <w:rsid w:val="00B145A9"/>
    <w:rsid w:val="00B15A86"/>
    <w:rsid w:val="00B16450"/>
    <w:rsid w:val="00B20712"/>
    <w:rsid w:val="00B20E1B"/>
    <w:rsid w:val="00B2107D"/>
    <w:rsid w:val="00B216E1"/>
    <w:rsid w:val="00B23C3B"/>
    <w:rsid w:val="00B2519E"/>
    <w:rsid w:val="00B260D9"/>
    <w:rsid w:val="00B27ABE"/>
    <w:rsid w:val="00B27E46"/>
    <w:rsid w:val="00B3038B"/>
    <w:rsid w:val="00B315AC"/>
    <w:rsid w:val="00B31FC6"/>
    <w:rsid w:val="00B338D2"/>
    <w:rsid w:val="00B34168"/>
    <w:rsid w:val="00B35035"/>
    <w:rsid w:val="00B35B74"/>
    <w:rsid w:val="00B364C6"/>
    <w:rsid w:val="00B41A41"/>
    <w:rsid w:val="00B4261A"/>
    <w:rsid w:val="00B508E9"/>
    <w:rsid w:val="00B51F3F"/>
    <w:rsid w:val="00B52493"/>
    <w:rsid w:val="00B538E3"/>
    <w:rsid w:val="00B54AC3"/>
    <w:rsid w:val="00B55586"/>
    <w:rsid w:val="00B55B38"/>
    <w:rsid w:val="00B56BA6"/>
    <w:rsid w:val="00B56E84"/>
    <w:rsid w:val="00B57128"/>
    <w:rsid w:val="00B63AE8"/>
    <w:rsid w:val="00B64030"/>
    <w:rsid w:val="00B64650"/>
    <w:rsid w:val="00B7082E"/>
    <w:rsid w:val="00B7197C"/>
    <w:rsid w:val="00B72F99"/>
    <w:rsid w:val="00B76963"/>
    <w:rsid w:val="00B7757F"/>
    <w:rsid w:val="00B77716"/>
    <w:rsid w:val="00B77B77"/>
    <w:rsid w:val="00B81878"/>
    <w:rsid w:val="00B81B9A"/>
    <w:rsid w:val="00B8433B"/>
    <w:rsid w:val="00B8467E"/>
    <w:rsid w:val="00B8553B"/>
    <w:rsid w:val="00B85606"/>
    <w:rsid w:val="00B867A8"/>
    <w:rsid w:val="00B904FA"/>
    <w:rsid w:val="00B9082B"/>
    <w:rsid w:val="00B90B3B"/>
    <w:rsid w:val="00B91697"/>
    <w:rsid w:val="00B92791"/>
    <w:rsid w:val="00B94D3E"/>
    <w:rsid w:val="00B97EC2"/>
    <w:rsid w:val="00BA069B"/>
    <w:rsid w:val="00BA2180"/>
    <w:rsid w:val="00BA22FC"/>
    <w:rsid w:val="00BA2643"/>
    <w:rsid w:val="00BA29C7"/>
    <w:rsid w:val="00BA2FCA"/>
    <w:rsid w:val="00BA76CB"/>
    <w:rsid w:val="00BB036C"/>
    <w:rsid w:val="00BB35D6"/>
    <w:rsid w:val="00BB46E5"/>
    <w:rsid w:val="00BB575D"/>
    <w:rsid w:val="00BB5B62"/>
    <w:rsid w:val="00BC5CDD"/>
    <w:rsid w:val="00BC67AF"/>
    <w:rsid w:val="00BC6C46"/>
    <w:rsid w:val="00BC7B29"/>
    <w:rsid w:val="00BD14F3"/>
    <w:rsid w:val="00BD297B"/>
    <w:rsid w:val="00BD2CCB"/>
    <w:rsid w:val="00BD42B0"/>
    <w:rsid w:val="00BD5297"/>
    <w:rsid w:val="00BE0029"/>
    <w:rsid w:val="00BE0A5D"/>
    <w:rsid w:val="00BE195F"/>
    <w:rsid w:val="00BE1B9C"/>
    <w:rsid w:val="00BE318E"/>
    <w:rsid w:val="00BE4152"/>
    <w:rsid w:val="00BE4356"/>
    <w:rsid w:val="00BE6B7C"/>
    <w:rsid w:val="00BF00C5"/>
    <w:rsid w:val="00BF35C8"/>
    <w:rsid w:val="00BF4C07"/>
    <w:rsid w:val="00BF51E7"/>
    <w:rsid w:val="00BF5E48"/>
    <w:rsid w:val="00BF79EC"/>
    <w:rsid w:val="00C009E1"/>
    <w:rsid w:val="00C02349"/>
    <w:rsid w:val="00C0344A"/>
    <w:rsid w:val="00C0378C"/>
    <w:rsid w:val="00C04026"/>
    <w:rsid w:val="00C05B4A"/>
    <w:rsid w:val="00C0655B"/>
    <w:rsid w:val="00C06772"/>
    <w:rsid w:val="00C07071"/>
    <w:rsid w:val="00C07CED"/>
    <w:rsid w:val="00C07E9C"/>
    <w:rsid w:val="00C105BF"/>
    <w:rsid w:val="00C10922"/>
    <w:rsid w:val="00C11514"/>
    <w:rsid w:val="00C11527"/>
    <w:rsid w:val="00C123AB"/>
    <w:rsid w:val="00C129B0"/>
    <w:rsid w:val="00C144A6"/>
    <w:rsid w:val="00C153C9"/>
    <w:rsid w:val="00C15FCC"/>
    <w:rsid w:val="00C16D9A"/>
    <w:rsid w:val="00C20EC7"/>
    <w:rsid w:val="00C21CCD"/>
    <w:rsid w:val="00C2238F"/>
    <w:rsid w:val="00C24A1B"/>
    <w:rsid w:val="00C24A5E"/>
    <w:rsid w:val="00C24D9F"/>
    <w:rsid w:val="00C25930"/>
    <w:rsid w:val="00C25FA2"/>
    <w:rsid w:val="00C3040F"/>
    <w:rsid w:val="00C328EA"/>
    <w:rsid w:val="00C33738"/>
    <w:rsid w:val="00C37D97"/>
    <w:rsid w:val="00C44E5B"/>
    <w:rsid w:val="00C507A7"/>
    <w:rsid w:val="00C50C46"/>
    <w:rsid w:val="00C511B4"/>
    <w:rsid w:val="00C51908"/>
    <w:rsid w:val="00C5249C"/>
    <w:rsid w:val="00C53E2A"/>
    <w:rsid w:val="00C55997"/>
    <w:rsid w:val="00C5790D"/>
    <w:rsid w:val="00C608E4"/>
    <w:rsid w:val="00C60914"/>
    <w:rsid w:val="00C60B21"/>
    <w:rsid w:val="00C60BB5"/>
    <w:rsid w:val="00C6229F"/>
    <w:rsid w:val="00C63EF7"/>
    <w:rsid w:val="00C643A7"/>
    <w:rsid w:val="00C66256"/>
    <w:rsid w:val="00C673E0"/>
    <w:rsid w:val="00C70AAB"/>
    <w:rsid w:val="00C7234F"/>
    <w:rsid w:val="00C73AF9"/>
    <w:rsid w:val="00C745FA"/>
    <w:rsid w:val="00C7517A"/>
    <w:rsid w:val="00C772F2"/>
    <w:rsid w:val="00C831C0"/>
    <w:rsid w:val="00C83762"/>
    <w:rsid w:val="00C8744B"/>
    <w:rsid w:val="00C93068"/>
    <w:rsid w:val="00C939B6"/>
    <w:rsid w:val="00C956B0"/>
    <w:rsid w:val="00C970E6"/>
    <w:rsid w:val="00CA1360"/>
    <w:rsid w:val="00CA33E9"/>
    <w:rsid w:val="00CA4635"/>
    <w:rsid w:val="00CA7D3C"/>
    <w:rsid w:val="00CA7D8B"/>
    <w:rsid w:val="00CB18F1"/>
    <w:rsid w:val="00CB273C"/>
    <w:rsid w:val="00CB2B97"/>
    <w:rsid w:val="00CB2D80"/>
    <w:rsid w:val="00CB3E12"/>
    <w:rsid w:val="00CB5067"/>
    <w:rsid w:val="00CC037B"/>
    <w:rsid w:val="00CC25BB"/>
    <w:rsid w:val="00CC3231"/>
    <w:rsid w:val="00CC68A4"/>
    <w:rsid w:val="00CC7EC6"/>
    <w:rsid w:val="00CD0CE0"/>
    <w:rsid w:val="00CD23EC"/>
    <w:rsid w:val="00CD3DAA"/>
    <w:rsid w:val="00CD3E41"/>
    <w:rsid w:val="00CD3EC1"/>
    <w:rsid w:val="00CD408E"/>
    <w:rsid w:val="00CD4FA4"/>
    <w:rsid w:val="00CD6C2D"/>
    <w:rsid w:val="00CD797A"/>
    <w:rsid w:val="00CE04E4"/>
    <w:rsid w:val="00CE271C"/>
    <w:rsid w:val="00CE5284"/>
    <w:rsid w:val="00CE54F3"/>
    <w:rsid w:val="00CE6063"/>
    <w:rsid w:val="00CE69BF"/>
    <w:rsid w:val="00CE6E38"/>
    <w:rsid w:val="00CE7462"/>
    <w:rsid w:val="00CF013F"/>
    <w:rsid w:val="00CF0722"/>
    <w:rsid w:val="00CF31F1"/>
    <w:rsid w:val="00CF4B74"/>
    <w:rsid w:val="00CF5E7D"/>
    <w:rsid w:val="00CF5E96"/>
    <w:rsid w:val="00CF6536"/>
    <w:rsid w:val="00D00501"/>
    <w:rsid w:val="00D01093"/>
    <w:rsid w:val="00D010AC"/>
    <w:rsid w:val="00D0172F"/>
    <w:rsid w:val="00D0175A"/>
    <w:rsid w:val="00D0500D"/>
    <w:rsid w:val="00D10D40"/>
    <w:rsid w:val="00D16A52"/>
    <w:rsid w:val="00D203CD"/>
    <w:rsid w:val="00D21815"/>
    <w:rsid w:val="00D225F3"/>
    <w:rsid w:val="00D246E6"/>
    <w:rsid w:val="00D24DCA"/>
    <w:rsid w:val="00D30C55"/>
    <w:rsid w:val="00D319A7"/>
    <w:rsid w:val="00D345AA"/>
    <w:rsid w:val="00D34B4F"/>
    <w:rsid w:val="00D34E8D"/>
    <w:rsid w:val="00D34EE9"/>
    <w:rsid w:val="00D34EED"/>
    <w:rsid w:val="00D35982"/>
    <w:rsid w:val="00D35BBD"/>
    <w:rsid w:val="00D36A7D"/>
    <w:rsid w:val="00D36C6A"/>
    <w:rsid w:val="00D36DEF"/>
    <w:rsid w:val="00D37316"/>
    <w:rsid w:val="00D3769F"/>
    <w:rsid w:val="00D37ACD"/>
    <w:rsid w:val="00D40105"/>
    <w:rsid w:val="00D406CC"/>
    <w:rsid w:val="00D45B1D"/>
    <w:rsid w:val="00D46620"/>
    <w:rsid w:val="00D47773"/>
    <w:rsid w:val="00D505D6"/>
    <w:rsid w:val="00D56199"/>
    <w:rsid w:val="00D56C53"/>
    <w:rsid w:val="00D57AD2"/>
    <w:rsid w:val="00D60B18"/>
    <w:rsid w:val="00D6250C"/>
    <w:rsid w:val="00D62E7C"/>
    <w:rsid w:val="00D631B2"/>
    <w:rsid w:val="00D65875"/>
    <w:rsid w:val="00D6702F"/>
    <w:rsid w:val="00D671B4"/>
    <w:rsid w:val="00D6780A"/>
    <w:rsid w:val="00D711CA"/>
    <w:rsid w:val="00D711D1"/>
    <w:rsid w:val="00D72458"/>
    <w:rsid w:val="00D729CA"/>
    <w:rsid w:val="00D752CC"/>
    <w:rsid w:val="00D760E7"/>
    <w:rsid w:val="00D84826"/>
    <w:rsid w:val="00D84C18"/>
    <w:rsid w:val="00D8536F"/>
    <w:rsid w:val="00D858F6"/>
    <w:rsid w:val="00D87E40"/>
    <w:rsid w:val="00D931D8"/>
    <w:rsid w:val="00D95293"/>
    <w:rsid w:val="00D96DDE"/>
    <w:rsid w:val="00D97568"/>
    <w:rsid w:val="00DA159E"/>
    <w:rsid w:val="00DA3554"/>
    <w:rsid w:val="00DA4507"/>
    <w:rsid w:val="00DA53AC"/>
    <w:rsid w:val="00DA5B6F"/>
    <w:rsid w:val="00DB0506"/>
    <w:rsid w:val="00DB2AB4"/>
    <w:rsid w:val="00DB5B6B"/>
    <w:rsid w:val="00DB678D"/>
    <w:rsid w:val="00DB76EF"/>
    <w:rsid w:val="00DC0933"/>
    <w:rsid w:val="00DC1E00"/>
    <w:rsid w:val="00DC30CD"/>
    <w:rsid w:val="00DC45BE"/>
    <w:rsid w:val="00DC63B2"/>
    <w:rsid w:val="00DC714F"/>
    <w:rsid w:val="00DD05F9"/>
    <w:rsid w:val="00DD0B14"/>
    <w:rsid w:val="00DD0DC2"/>
    <w:rsid w:val="00DD0E6F"/>
    <w:rsid w:val="00DD0EB6"/>
    <w:rsid w:val="00DD2BC3"/>
    <w:rsid w:val="00DD3B2D"/>
    <w:rsid w:val="00DD3E47"/>
    <w:rsid w:val="00DD5F91"/>
    <w:rsid w:val="00DD657A"/>
    <w:rsid w:val="00DD669B"/>
    <w:rsid w:val="00DD72BF"/>
    <w:rsid w:val="00DE1436"/>
    <w:rsid w:val="00DE502C"/>
    <w:rsid w:val="00DE53AB"/>
    <w:rsid w:val="00DE7599"/>
    <w:rsid w:val="00DF0A04"/>
    <w:rsid w:val="00DF0F36"/>
    <w:rsid w:val="00DF194E"/>
    <w:rsid w:val="00DF3DBD"/>
    <w:rsid w:val="00DF5410"/>
    <w:rsid w:val="00DF58B2"/>
    <w:rsid w:val="00DF60F3"/>
    <w:rsid w:val="00DF69BA"/>
    <w:rsid w:val="00DF7A71"/>
    <w:rsid w:val="00E01E56"/>
    <w:rsid w:val="00E02A32"/>
    <w:rsid w:val="00E0501A"/>
    <w:rsid w:val="00E078F8"/>
    <w:rsid w:val="00E10077"/>
    <w:rsid w:val="00E10E16"/>
    <w:rsid w:val="00E12A9F"/>
    <w:rsid w:val="00E13F54"/>
    <w:rsid w:val="00E1475C"/>
    <w:rsid w:val="00E14DDE"/>
    <w:rsid w:val="00E160F2"/>
    <w:rsid w:val="00E1669B"/>
    <w:rsid w:val="00E1750D"/>
    <w:rsid w:val="00E20B5F"/>
    <w:rsid w:val="00E22948"/>
    <w:rsid w:val="00E22AF1"/>
    <w:rsid w:val="00E23964"/>
    <w:rsid w:val="00E26CE6"/>
    <w:rsid w:val="00E279BC"/>
    <w:rsid w:val="00E3035D"/>
    <w:rsid w:val="00E304D4"/>
    <w:rsid w:val="00E30890"/>
    <w:rsid w:val="00E31C4D"/>
    <w:rsid w:val="00E32467"/>
    <w:rsid w:val="00E3368F"/>
    <w:rsid w:val="00E338A8"/>
    <w:rsid w:val="00E33E3E"/>
    <w:rsid w:val="00E340EE"/>
    <w:rsid w:val="00E34942"/>
    <w:rsid w:val="00E34B32"/>
    <w:rsid w:val="00E35131"/>
    <w:rsid w:val="00E37CDB"/>
    <w:rsid w:val="00E44320"/>
    <w:rsid w:val="00E447B6"/>
    <w:rsid w:val="00E45924"/>
    <w:rsid w:val="00E473D0"/>
    <w:rsid w:val="00E51856"/>
    <w:rsid w:val="00E51D88"/>
    <w:rsid w:val="00E5265D"/>
    <w:rsid w:val="00E53A0B"/>
    <w:rsid w:val="00E54692"/>
    <w:rsid w:val="00E54D37"/>
    <w:rsid w:val="00E55791"/>
    <w:rsid w:val="00E55D5C"/>
    <w:rsid w:val="00E5632D"/>
    <w:rsid w:val="00E57028"/>
    <w:rsid w:val="00E6125D"/>
    <w:rsid w:val="00E62F85"/>
    <w:rsid w:val="00E63715"/>
    <w:rsid w:val="00E64E13"/>
    <w:rsid w:val="00E67B1E"/>
    <w:rsid w:val="00E67C1B"/>
    <w:rsid w:val="00E72E7F"/>
    <w:rsid w:val="00E7710C"/>
    <w:rsid w:val="00E77127"/>
    <w:rsid w:val="00E8061F"/>
    <w:rsid w:val="00E80994"/>
    <w:rsid w:val="00E82593"/>
    <w:rsid w:val="00E82DE4"/>
    <w:rsid w:val="00E830AE"/>
    <w:rsid w:val="00E84640"/>
    <w:rsid w:val="00E849E5"/>
    <w:rsid w:val="00E85246"/>
    <w:rsid w:val="00E853AD"/>
    <w:rsid w:val="00E8774F"/>
    <w:rsid w:val="00E87B44"/>
    <w:rsid w:val="00E90BC3"/>
    <w:rsid w:val="00E910EF"/>
    <w:rsid w:val="00E916F3"/>
    <w:rsid w:val="00E928A1"/>
    <w:rsid w:val="00E94F0B"/>
    <w:rsid w:val="00E9551C"/>
    <w:rsid w:val="00EA2F90"/>
    <w:rsid w:val="00EA4216"/>
    <w:rsid w:val="00EA4533"/>
    <w:rsid w:val="00EA4F69"/>
    <w:rsid w:val="00EA54BE"/>
    <w:rsid w:val="00EA603E"/>
    <w:rsid w:val="00EA6667"/>
    <w:rsid w:val="00EB02EA"/>
    <w:rsid w:val="00EB1A7C"/>
    <w:rsid w:val="00EB2968"/>
    <w:rsid w:val="00EB2C5A"/>
    <w:rsid w:val="00EB3C8D"/>
    <w:rsid w:val="00EB4EE6"/>
    <w:rsid w:val="00EB78AD"/>
    <w:rsid w:val="00EB7A3B"/>
    <w:rsid w:val="00EB7E74"/>
    <w:rsid w:val="00EC134C"/>
    <w:rsid w:val="00EC63C4"/>
    <w:rsid w:val="00EC78C1"/>
    <w:rsid w:val="00ED11F3"/>
    <w:rsid w:val="00ED17A9"/>
    <w:rsid w:val="00ED1874"/>
    <w:rsid w:val="00ED1918"/>
    <w:rsid w:val="00ED41EC"/>
    <w:rsid w:val="00ED77CC"/>
    <w:rsid w:val="00EE40DC"/>
    <w:rsid w:val="00EE4AEB"/>
    <w:rsid w:val="00EE6203"/>
    <w:rsid w:val="00EE6D9B"/>
    <w:rsid w:val="00EE75B2"/>
    <w:rsid w:val="00EF0DDB"/>
    <w:rsid w:val="00EF14C3"/>
    <w:rsid w:val="00EF246F"/>
    <w:rsid w:val="00EF50CF"/>
    <w:rsid w:val="00EF58C7"/>
    <w:rsid w:val="00F0158A"/>
    <w:rsid w:val="00F02FF5"/>
    <w:rsid w:val="00F03059"/>
    <w:rsid w:val="00F052B1"/>
    <w:rsid w:val="00F06596"/>
    <w:rsid w:val="00F0776C"/>
    <w:rsid w:val="00F142B2"/>
    <w:rsid w:val="00F14507"/>
    <w:rsid w:val="00F148DB"/>
    <w:rsid w:val="00F164EA"/>
    <w:rsid w:val="00F1698D"/>
    <w:rsid w:val="00F16FC5"/>
    <w:rsid w:val="00F170B9"/>
    <w:rsid w:val="00F21A61"/>
    <w:rsid w:val="00F21FE0"/>
    <w:rsid w:val="00F227B9"/>
    <w:rsid w:val="00F23379"/>
    <w:rsid w:val="00F24620"/>
    <w:rsid w:val="00F248DC"/>
    <w:rsid w:val="00F24971"/>
    <w:rsid w:val="00F250BD"/>
    <w:rsid w:val="00F26BDC"/>
    <w:rsid w:val="00F304C3"/>
    <w:rsid w:val="00F31309"/>
    <w:rsid w:val="00F31BEA"/>
    <w:rsid w:val="00F34C83"/>
    <w:rsid w:val="00F35D6E"/>
    <w:rsid w:val="00F35E35"/>
    <w:rsid w:val="00F36BF1"/>
    <w:rsid w:val="00F42236"/>
    <w:rsid w:val="00F45784"/>
    <w:rsid w:val="00F45EF1"/>
    <w:rsid w:val="00F4669F"/>
    <w:rsid w:val="00F46B63"/>
    <w:rsid w:val="00F54A5D"/>
    <w:rsid w:val="00F54C78"/>
    <w:rsid w:val="00F5601D"/>
    <w:rsid w:val="00F572FD"/>
    <w:rsid w:val="00F61EB4"/>
    <w:rsid w:val="00F63DDD"/>
    <w:rsid w:val="00F66C4F"/>
    <w:rsid w:val="00F71192"/>
    <w:rsid w:val="00F7275A"/>
    <w:rsid w:val="00F73A8E"/>
    <w:rsid w:val="00F73BD0"/>
    <w:rsid w:val="00F73C4D"/>
    <w:rsid w:val="00F74BE1"/>
    <w:rsid w:val="00F74E86"/>
    <w:rsid w:val="00F76AFB"/>
    <w:rsid w:val="00F76C6F"/>
    <w:rsid w:val="00F77388"/>
    <w:rsid w:val="00F7787F"/>
    <w:rsid w:val="00F81A49"/>
    <w:rsid w:val="00F836AA"/>
    <w:rsid w:val="00F83F4B"/>
    <w:rsid w:val="00F86071"/>
    <w:rsid w:val="00F865DD"/>
    <w:rsid w:val="00F866BF"/>
    <w:rsid w:val="00F87213"/>
    <w:rsid w:val="00F902EC"/>
    <w:rsid w:val="00F90771"/>
    <w:rsid w:val="00F93040"/>
    <w:rsid w:val="00F93D25"/>
    <w:rsid w:val="00F965A2"/>
    <w:rsid w:val="00F9776B"/>
    <w:rsid w:val="00FA0B60"/>
    <w:rsid w:val="00FA181A"/>
    <w:rsid w:val="00FA2DBC"/>
    <w:rsid w:val="00FA4E9A"/>
    <w:rsid w:val="00FA4EFD"/>
    <w:rsid w:val="00FB050E"/>
    <w:rsid w:val="00FB0D73"/>
    <w:rsid w:val="00FB11DE"/>
    <w:rsid w:val="00FB1DF2"/>
    <w:rsid w:val="00FB2680"/>
    <w:rsid w:val="00FB2F2A"/>
    <w:rsid w:val="00FB41D8"/>
    <w:rsid w:val="00FB4FD4"/>
    <w:rsid w:val="00FB7349"/>
    <w:rsid w:val="00FC20DB"/>
    <w:rsid w:val="00FC53EF"/>
    <w:rsid w:val="00FC54F4"/>
    <w:rsid w:val="00FC6188"/>
    <w:rsid w:val="00FC64AC"/>
    <w:rsid w:val="00FC7448"/>
    <w:rsid w:val="00FC7A66"/>
    <w:rsid w:val="00FD0CCF"/>
    <w:rsid w:val="00FD12BC"/>
    <w:rsid w:val="00FD243F"/>
    <w:rsid w:val="00FD2AE3"/>
    <w:rsid w:val="00FD4ABB"/>
    <w:rsid w:val="00FE2775"/>
    <w:rsid w:val="00FE2BD1"/>
    <w:rsid w:val="00FE2F2A"/>
    <w:rsid w:val="00FE34BF"/>
    <w:rsid w:val="00FE3775"/>
    <w:rsid w:val="00FE6B9F"/>
    <w:rsid w:val="00FF0114"/>
    <w:rsid w:val="00FF0437"/>
    <w:rsid w:val="00FF0799"/>
    <w:rsid w:val="00FF0F55"/>
    <w:rsid w:val="00FF1722"/>
    <w:rsid w:val="00FF26C9"/>
    <w:rsid w:val="00FF328B"/>
    <w:rsid w:val="00FF431A"/>
    <w:rsid w:val="00FF4B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38107B45"/>
  <w15:chartTrackingRefBased/>
  <w15:docId w15:val="{B9680698-52EF-47D8-B85C-20A36DC6F7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65A2"/>
    <w:rPr>
      <w:rFonts w:eastAsia="Calibri"/>
      <w:color w:val="000000"/>
      <w:sz w:val="24"/>
      <w:szCs w:val="22"/>
      <w:lang w:eastAsia="en-US"/>
    </w:rPr>
  </w:style>
  <w:style w:type="paragraph" w:styleId="Heading1">
    <w:name w:val="heading 1"/>
    <w:basedOn w:val="Normal"/>
    <w:next w:val="02Flietext"/>
    <w:link w:val="Heading1Char"/>
    <w:uiPriority w:val="9"/>
    <w:qFormat/>
    <w:rsid w:val="000E0DF1"/>
    <w:pPr>
      <w:keepNext/>
      <w:keepLines/>
      <w:tabs>
        <w:tab w:val="left" w:pos="709"/>
      </w:tabs>
      <w:suppressAutoHyphens/>
      <w:spacing w:after="720" w:line="288" w:lineRule="auto"/>
      <w:ind w:left="709" w:right="1134" w:hanging="709"/>
      <w:outlineLvl w:val="0"/>
    </w:pPr>
    <w:rPr>
      <w:rFonts w:ascii="Arial" w:eastAsia="Times New Roman" w:hAnsi="Arial"/>
      <w:bCs/>
      <w:sz w:val="36"/>
      <w:szCs w:val="28"/>
    </w:rPr>
  </w:style>
  <w:style w:type="paragraph" w:styleId="Heading2">
    <w:name w:val="heading 2"/>
    <w:basedOn w:val="Normal"/>
    <w:next w:val="02Flietext"/>
    <w:link w:val="Heading2Char"/>
    <w:uiPriority w:val="9"/>
    <w:unhideWhenUsed/>
    <w:qFormat/>
    <w:rsid w:val="000E0DF1"/>
    <w:pPr>
      <w:keepNext/>
      <w:keepLines/>
      <w:tabs>
        <w:tab w:val="left" w:pos="709"/>
      </w:tabs>
      <w:suppressAutoHyphens/>
      <w:spacing w:before="672" w:after="336" w:line="288" w:lineRule="auto"/>
      <w:ind w:left="709" w:right="1134" w:hanging="709"/>
      <w:outlineLvl w:val="1"/>
    </w:pPr>
    <w:rPr>
      <w:rFonts w:ascii="Arial" w:eastAsia="Times New Roman" w:hAnsi="Arial"/>
      <w:sz w:val="28"/>
      <w:szCs w:val="26"/>
    </w:rPr>
  </w:style>
  <w:style w:type="paragraph" w:styleId="Heading3">
    <w:name w:val="heading 3"/>
    <w:basedOn w:val="Normal"/>
    <w:next w:val="02Flietext"/>
    <w:link w:val="Heading3Char"/>
    <w:uiPriority w:val="9"/>
    <w:unhideWhenUsed/>
    <w:qFormat/>
    <w:rsid w:val="000E0DF1"/>
    <w:pPr>
      <w:keepNext/>
      <w:keepLines/>
      <w:tabs>
        <w:tab w:val="left" w:pos="709"/>
      </w:tabs>
      <w:suppressAutoHyphens/>
      <w:spacing w:before="576" w:after="288" w:line="288" w:lineRule="auto"/>
      <w:ind w:left="709" w:right="1134" w:hanging="709"/>
      <w:outlineLvl w:val="2"/>
    </w:pPr>
    <w:rPr>
      <w:rFonts w:ascii="Arial" w:eastAsia="Times New Roman" w:hAnsi="Arial"/>
    </w:rPr>
  </w:style>
  <w:style w:type="paragraph" w:styleId="Heading4">
    <w:name w:val="heading 4"/>
    <w:basedOn w:val="Normal"/>
    <w:next w:val="02Flietext"/>
    <w:link w:val="Heading4Char"/>
    <w:uiPriority w:val="9"/>
    <w:unhideWhenUsed/>
    <w:qFormat/>
    <w:rsid w:val="000E0DF1"/>
    <w:pPr>
      <w:keepNext/>
      <w:keepLines/>
      <w:tabs>
        <w:tab w:val="left" w:pos="709"/>
      </w:tabs>
      <w:suppressAutoHyphens/>
      <w:spacing w:before="288" w:after="144" w:line="288" w:lineRule="auto"/>
      <w:ind w:left="709" w:right="1134" w:hanging="709"/>
      <w:outlineLvl w:val="3"/>
    </w:pPr>
    <w:rPr>
      <w:rFonts w:ascii="Arial" w:eastAsia="Times New Roman" w:hAnsi="Arial"/>
      <w:color w:val="auto"/>
    </w:rPr>
  </w:style>
  <w:style w:type="paragraph" w:styleId="Heading5">
    <w:name w:val="heading 5"/>
    <w:basedOn w:val="Normal"/>
    <w:next w:val="02Flietext"/>
    <w:link w:val="Heading5Char"/>
    <w:uiPriority w:val="9"/>
    <w:unhideWhenUsed/>
    <w:rsid w:val="00F965A2"/>
    <w:pPr>
      <w:keepNext/>
      <w:keepLines/>
      <w:tabs>
        <w:tab w:val="left" w:pos="993"/>
      </w:tabs>
      <w:suppressAutoHyphens/>
      <w:spacing w:before="288" w:after="144" w:line="288" w:lineRule="auto"/>
      <w:ind w:left="992" w:right="1134" w:hanging="992"/>
      <w:outlineLvl w:val="4"/>
    </w:pPr>
    <w:rPr>
      <w:rFonts w:eastAsia="Times New Roman"/>
      <w:i/>
      <w:color w:val="auto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F965A2"/>
    <w:pPr>
      <w:keepNext/>
      <w:keepLines/>
      <w:tabs>
        <w:tab w:val="left" w:pos="993"/>
      </w:tabs>
      <w:suppressAutoHyphens/>
      <w:spacing w:before="288" w:after="144" w:line="288" w:lineRule="auto"/>
      <w:ind w:left="992" w:right="1134" w:hanging="992"/>
      <w:outlineLvl w:val="5"/>
    </w:pPr>
    <w:rPr>
      <w:rFonts w:eastAsia="Times New Roman"/>
      <w:i/>
      <w:iCs/>
      <w:color w:val="auto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F965A2"/>
    <w:pPr>
      <w:keepNext/>
      <w:keepLines/>
      <w:tabs>
        <w:tab w:val="left" w:pos="993"/>
      </w:tabs>
      <w:suppressAutoHyphens/>
      <w:spacing w:before="288" w:after="144" w:line="288" w:lineRule="auto"/>
      <w:ind w:left="992" w:hanging="992"/>
      <w:outlineLvl w:val="6"/>
    </w:pPr>
    <w:rPr>
      <w:rFonts w:eastAsia="Times New Roman"/>
      <w:i/>
      <w:iCs/>
      <w:color w:val="auto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F965A2"/>
    <w:pPr>
      <w:keepNext/>
      <w:keepLines/>
      <w:tabs>
        <w:tab w:val="left" w:pos="993"/>
      </w:tabs>
      <w:suppressAutoHyphens/>
      <w:spacing w:before="288" w:after="144" w:line="288" w:lineRule="auto"/>
      <w:ind w:left="992" w:hanging="992"/>
      <w:outlineLvl w:val="7"/>
    </w:pPr>
    <w:rPr>
      <w:rFonts w:eastAsia="Times New Roman"/>
      <w:i/>
      <w:iCs/>
      <w:color w:val="auto"/>
      <w:szCs w:val="24"/>
    </w:rPr>
  </w:style>
  <w:style w:type="paragraph" w:styleId="Heading9">
    <w:name w:val="heading 9"/>
    <w:basedOn w:val="Normal"/>
    <w:next w:val="02Flietext"/>
    <w:link w:val="Heading9Char"/>
    <w:uiPriority w:val="9"/>
    <w:unhideWhenUsed/>
    <w:qFormat/>
    <w:rsid w:val="00F965A2"/>
    <w:pPr>
      <w:keepNext/>
      <w:keepLines/>
      <w:tabs>
        <w:tab w:val="left" w:pos="993"/>
      </w:tabs>
      <w:suppressAutoHyphens/>
      <w:spacing w:before="288" w:after="144" w:line="288" w:lineRule="auto"/>
      <w:outlineLvl w:val="8"/>
    </w:pPr>
    <w:rPr>
      <w:rFonts w:eastAsia="Times New Roman"/>
      <w:i/>
      <w:iCs/>
      <w:color w:val="auto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01TitelAutor">
    <w:name w:val="01 Titel Autor"/>
    <w:basedOn w:val="Normal"/>
    <w:rsid w:val="00F965A2"/>
    <w:pPr>
      <w:spacing w:before="1800" w:line="288" w:lineRule="auto"/>
      <w:jc w:val="center"/>
    </w:pPr>
  </w:style>
  <w:style w:type="paragraph" w:customStyle="1" w:styleId="01TitelBeschreibung">
    <w:name w:val="01 Titel Beschreibung"/>
    <w:basedOn w:val="Normal"/>
    <w:rsid w:val="00F965A2"/>
    <w:pPr>
      <w:spacing w:line="288" w:lineRule="auto"/>
      <w:jc w:val="center"/>
    </w:pPr>
  </w:style>
  <w:style w:type="paragraph" w:customStyle="1" w:styleId="01TitelTabelle">
    <w:name w:val="01 Titel Tabelle"/>
    <w:basedOn w:val="Normal"/>
    <w:rsid w:val="00F965A2"/>
    <w:pPr>
      <w:spacing w:line="288" w:lineRule="auto"/>
    </w:pPr>
    <w:rPr>
      <w:szCs w:val="24"/>
    </w:rPr>
  </w:style>
  <w:style w:type="paragraph" w:customStyle="1" w:styleId="01TitelTitel">
    <w:name w:val="01 Titel Titel"/>
    <w:basedOn w:val="Normal"/>
    <w:rsid w:val="00F965A2"/>
    <w:pPr>
      <w:suppressAutoHyphens/>
      <w:spacing w:line="288" w:lineRule="auto"/>
      <w:jc w:val="center"/>
    </w:pPr>
    <w:rPr>
      <w:sz w:val="48"/>
      <w:szCs w:val="48"/>
    </w:rPr>
  </w:style>
  <w:style w:type="paragraph" w:customStyle="1" w:styleId="01TitelUntertitel">
    <w:name w:val="01 Titel Untertitel"/>
    <w:basedOn w:val="Normal"/>
    <w:rsid w:val="00F965A2"/>
    <w:pPr>
      <w:spacing w:after="1080" w:line="288" w:lineRule="auto"/>
      <w:jc w:val="center"/>
    </w:pPr>
  </w:style>
  <w:style w:type="paragraph" w:customStyle="1" w:styleId="02Flietext">
    <w:name w:val="02 Fließtext"/>
    <w:basedOn w:val="Normal"/>
    <w:link w:val="02FlietextChar"/>
    <w:autoRedefine/>
    <w:qFormat/>
    <w:rsid w:val="0018495F"/>
    <w:pPr>
      <w:spacing w:after="180" w:line="360" w:lineRule="auto"/>
      <w:jc w:val="both"/>
    </w:pPr>
    <w:rPr>
      <w:rFonts w:ascii="Arial" w:hAnsi="Arial"/>
      <w:szCs w:val="24"/>
    </w:rPr>
  </w:style>
  <w:style w:type="paragraph" w:customStyle="1" w:styleId="02FlietextEinzug">
    <w:name w:val="02 Fließtext Einzug"/>
    <w:basedOn w:val="Normal"/>
    <w:qFormat/>
    <w:rsid w:val="00F965A2"/>
    <w:pPr>
      <w:spacing w:line="360" w:lineRule="auto"/>
      <w:ind w:firstLine="284"/>
      <w:jc w:val="both"/>
    </w:pPr>
  </w:style>
  <w:style w:type="paragraph" w:customStyle="1" w:styleId="02FlietextErsterAbsatz">
    <w:name w:val="02 Fließtext Erster Absatz"/>
    <w:basedOn w:val="02FlietextEinzug"/>
    <w:qFormat/>
    <w:rsid w:val="00F965A2"/>
    <w:pPr>
      <w:ind w:firstLine="0"/>
    </w:pPr>
  </w:style>
  <w:style w:type="paragraph" w:customStyle="1" w:styleId="03Abbildung">
    <w:name w:val="03 Abbildung"/>
    <w:basedOn w:val="Normal"/>
    <w:next w:val="Caption"/>
    <w:qFormat/>
    <w:rsid w:val="00F965A2"/>
    <w:pPr>
      <w:keepNext/>
      <w:spacing w:before="360"/>
      <w:jc w:val="center"/>
    </w:pPr>
    <w:rPr>
      <w:noProof/>
      <w:lang w:eastAsia="de-DE"/>
    </w:rPr>
  </w:style>
  <w:style w:type="paragraph" w:styleId="Caption">
    <w:name w:val="caption"/>
    <w:basedOn w:val="Normal"/>
    <w:next w:val="02Flietext"/>
    <w:uiPriority w:val="35"/>
    <w:unhideWhenUsed/>
    <w:qFormat/>
    <w:rsid w:val="00F965A2"/>
    <w:pPr>
      <w:spacing w:before="288" w:after="576" w:line="288" w:lineRule="auto"/>
      <w:jc w:val="center"/>
    </w:pPr>
    <w:rPr>
      <w:color w:val="auto"/>
      <w:sz w:val="20"/>
      <w:szCs w:val="20"/>
    </w:rPr>
  </w:style>
  <w:style w:type="paragraph" w:customStyle="1" w:styleId="03TabelleText10pt">
    <w:name w:val="03 Tabelle Text 10pt"/>
    <w:basedOn w:val="02Flietext"/>
    <w:qFormat/>
    <w:rsid w:val="00F965A2"/>
    <w:pPr>
      <w:spacing w:after="0" w:line="240" w:lineRule="auto"/>
      <w:jc w:val="left"/>
    </w:pPr>
    <w:rPr>
      <w:bCs/>
      <w:sz w:val="20"/>
    </w:rPr>
  </w:style>
  <w:style w:type="paragraph" w:customStyle="1" w:styleId="03TabelleKopfzeile12pt">
    <w:name w:val="03 Tabelle Kopfzeile 12pt"/>
    <w:basedOn w:val="03TabelleText10pt"/>
    <w:qFormat/>
    <w:rsid w:val="00F965A2"/>
    <w:rPr>
      <w:sz w:val="24"/>
    </w:rPr>
  </w:style>
  <w:style w:type="paragraph" w:customStyle="1" w:styleId="03TabelleText12pt">
    <w:name w:val="03 Tabelle Text 12pt"/>
    <w:basedOn w:val="03TabelleText10pt"/>
    <w:qFormat/>
    <w:rsid w:val="00F965A2"/>
    <w:rPr>
      <w:sz w:val="24"/>
    </w:rPr>
  </w:style>
  <w:style w:type="paragraph" w:customStyle="1" w:styleId="04Blockzitat1">
    <w:name w:val="04 Blockzitat 1"/>
    <w:basedOn w:val="Normal"/>
    <w:qFormat/>
    <w:rsid w:val="00F965A2"/>
    <w:pPr>
      <w:spacing w:before="180" w:after="180" w:line="360" w:lineRule="auto"/>
      <w:ind w:left="709"/>
      <w:jc w:val="both"/>
    </w:pPr>
    <w:rPr>
      <w:lang w:val="en-US"/>
    </w:rPr>
  </w:style>
  <w:style w:type="paragraph" w:customStyle="1" w:styleId="04Blockzitat2">
    <w:name w:val="04 Blockzitat 2"/>
    <w:basedOn w:val="Normal"/>
    <w:qFormat/>
    <w:rsid w:val="00F965A2"/>
    <w:pPr>
      <w:spacing w:before="144" w:after="144" w:line="288" w:lineRule="auto"/>
      <w:ind w:left="709"/>
      <w:jc w:val="both"/>
    </w:pPr>
    <w:rPr>
      <w:sz w:val="20"/>
      <w:szCs w:val="20"/>
      <w:lang w:val="en-US"/>
    </w:rPr>
  </w:style>
  <w:style w:type="paragraph" w:customStyle="1" w:styleId="04Blockzitat3">
    <w:name w:val="04 Blockzitat 3"/>
    <w:basedOn w:val="Normal"/>
    <w:qFormat/>
    <w:rsid w:val="00F965A2"/>
    <w:pPr>
      <w:spacing w:before="144" w:after="144" w:line="288" w:lineRule="auto"/>
      <w:ind w:left="709"/>
      <w:jc w:val="both"/>
    </w:pPr>
    <w:rPr>
      <w:i/>
      <w:iCs/>
      <w:lang w:val="en-US"/>
    </w:rPr>
  </w:style>
  <w:style w:type="paragraph" w:customStyle="1" w:styleId="05Aufzhlung">
    <w:name w:val="05 Aufzählung"/>
    <w:basedOn w:val="Normal"/>
    <w:qFormat/>
    <w:rsid w:val="00F965A2"/>
    <w:pPr>
      <w:numPr>
        <w:numId w:val="2"/>
      </w:numPr>
      <w:tabs>
        <w:tab w:val="left" w:pos="709"/>
      </w:tabs>
      <w:spacing w:before="180" w:after="180" w:line="360" w:lineRule="auto"/>
      <w:contextualSpacing/>
    </w:pPr>
  </w:style>
  <w:style w:type="paragraph" w:customStyle="1" w:styleId="05Aufzhlungnummeriert">
    <w:name w:val="05 Aufzählung nummeriert"/>
    <w:basedOn w:val="Normal"/>
    <w:qFormat/>
    <w:rsid w:val="00F965A2"/>
    <w:pPr>
      <w:tabs>
        <w:tab w:val="left" w:pos="709"/>
      </w:tabs>
      <w:spacing w:before="180" w:after="180" w:line="360" w:lineRule="auto"/>
      <w:ind w:left="709" w:hanging="709"/>
      <w:contextualSpacing/>
    </w:pPr>
  </w:style>
  <w:style w:type="character" w:customStyle="1" w:styleId="06Schmaler">
    <w:name w:val="06 Schmaler"/>
    <w:basedOn w:val="DefaultParagraphFont"/>
    <w:uiPriority w:val="1"/>
    <w:qFormat/>
    <w:rsid w:val="00F965A2"/>
    <w:rPr>
      <w:spacing w:val="-2"/>
    </w:rPr>
  </w:style>
  <w:style w:type="character" w:customStyle="1" w:styleId="06Weiter">
    <w:name w:val="06 Weiter"/>
    <w:basedOn w:val="DefaultParagraphFont"/>
    <w:uiPriority w:val="1"/>
    <w:qFormat/>
    <w:rsid w:val="00F965A2"/>
    <w:rPr>
      <w:spacing w:val="2"/>
    </w:rPr>
  </w:style>
  <w:style w:type="paragraph" w:customStyle="1" w:styleId="Abkrzungsverzeichnis">
    <w:name w:val="Abkürzungsverzeichnis"/>
    <w:basedOn w:val="Normal"/>
    <w:rsid w:val="00F965A2"/>
    <w:pPr>
      <w:spacing w:line="288" w:lineRule="auto"/>
    </w:pPr>
    <w:rPr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65A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65A2"/>
    <w:rPr>
      <w:rFonts w:ascii="Tahoma" w:eastAsia="Calibri" w:hAnsi="Tahoma" w:cs="Tahoma"/>
      <w:color w:val="000000"/>
      <w:sz w:val="16"/>
      <w:szCs w:val="16"/>
      <w:lang w:eastAsia="en-US"/>
    </w:rPr>
  </w:style>
  <w:style w:type="paragraph" w:customStyle="1" w:styleId="BeschriftungTabelle">
    <w:name w:val="Beschriftung Tabelle"/>
    <w:basedOn w:val="Caption"/>
    <w:qFormat/>
    <w:rsid w:val="00F965A2"/>
    <w:pPr>
      <w:keepNext/>
      <w:spacing w:before="576" w:after="288"/>
    </w:pPr>
  </w:style>
  <w:style w:type="paragraph" w:styleId="Bibliography">
    <w:name w:val="Bibliography"/>
    <w:basedOn w:val="Normal"/>
    <w:next w:val="Normal"/>
    <w:uiPriority w:val="37"/>
    <w:unhideWhenUsed/>
    <w:rsid w:val="00F965A2"/>
    <w:pPr>
      <w:keepLines/>
      <w:spacing w:after="144" w:line="288" w:lineRule="auto"/>
      <w:ind w:left="709" w:hanging="709"/>
      <w:jc w:val="both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F965A2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F965A2"/>
    <w:rPr>
      <w:rFonts w:ascii="Tahoma" w:eastAsia="Calibri" w:hAnsi="Tahoma" w:cs="Tahoma"/>
      <w:color w:val="000000"/>
      <w:sz w:val="16"/>
      <w:szCs w:val="16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965A2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965A2"/>
    <w:rPr>
      <w:rFonts w:eastAsia="Calibri"/>
      <w:color w:val="000000"/>
      <w:sz w:val="24"/>
      <w:szCs w:val="22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F965A2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F965A2"/>
    <w:pPr>
      <w:keepLines/>
      <w:tabs>
        <w:tab w:val="left" w:pos="426"/>
      </w:tabs>
      <w:spacing w:line="288" w:lineRule="auto"/>
      <w:ind w:left="426" w:hanging="426"/>
      <w:jc w:val="both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F965A2"/>
    <w:rPr>
      <w:rFonts w:eastAsia="Calibri"/>
      <w:color w:val="000000"/>
      <w:lang w:eastAsia="en-US"/>
    </w:rPr>
  </w:style>
  <w:style w:type="paragraph" w:styleId="TableofFigures">
    <w:name w:val="table of figures"/>
    <w:basedOn w:val="Normal"/>
    <w:next w:val="Normal"/>
    <w:uiPriority w:val="99"/>
    <w:unhideWhenUsed/>
    <w:rsid w:val="00F965A2"/>
    <w:pPr>
      <w:tabs>
        <w:tab w:val="right" w:leader="dot" w:pos="8494"/>
      </w:tabs>
      <w:spacing w:line="288" w:lineRule="auto"/>
      <w:ind w:left="567" w:hanging="567"/>
    </w:pPr>
    <w:rPr>
      <w:noProof/>
    </w:rPr>
  </w:style>
  <w:style w:type="paragraph" w:customStyle="1" w:styleId="FormatvorlageAbbildungsverzeichnisZeilenabstandMehrere12ze">
    <w:name w:val="Formatvorlage Abbildungsverzeichnis + Zeilenabstand:  Mehrere 12 ze"/>
    <w:basedOn w:val="TableofFigures"/>
    <w:rsid w:val="00F965A2"/>
    <w:rPr>
      <w:rFonts w:eastAsia="Times New Roman"/>
    </w:rPr>
  </w:style>
  <w:style w:type="paragraph" w:styleId="Header">
    <w:name w:val="header"/>
    <w:basedOn w:val="Normal"/>
    <w:link w:val="HeaderChar"/>
    <w:uiPriority w:val="99"/>
    <w:unhideWhenUsed/>
    <w:rsid w:val="00F965A2"/>
    <w:pPr>
      <w:tabs>
        <w:tab w:val="left" w:pos="709"/>
        <w:tab w:val="right" w:pos="8505"/>
      </w:tabs>
    </w:pPr>
    <w:rPr>
      <w:noProof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F965A2"/>
    <w:rPr>
      <w:rFonts w:eastAsia="Calibri"/>
      <w:noProof/>
      <w:color w:val="000000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0E0DF1"/>
    <w:rPr>
      <w:rFonts w:ascii="Arial" w:hAnsi="Arial"/>
      <w:bCs/>
      <w:color w:val="000000"/>
      <w:sz w:val="36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0E0DF1"/>
    <w:rPr>
      <w:rFonts w:ascii="Arial" w:hAnsi="Arial"/>
      <w:color w:val="000000"/>
      <w:sz w:val="28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0E0DF1"/>
    <w:rPr>
      <w:rFonts w:ascii="Arial" w:hAnsi="Arial"/>
      <w:color w:val="000000"/>
      <w:sz w:val="24"/>
      <w:szCs w:val="22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0E0DF1"/>
    <w:rPr>
      <w:rFonts w:ascii="Arial" w:hAnsi="Arial"/>
      <w:sz w:val="24"/>
      <w:szCs w:val="22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F965A2"/>
    <w:rPr>
      <w:i/>
      <w:sz w:val="24"/>
      <w:szCs w:val="22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rsid w:val="00F965A2"/>
    <w:rPr>
      <w:i/>
      <w:iCs/>
      <w:sz w:val="24"/>
      <w:szCs w:val="22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F965A2"/>
    <w:rPr>
      <w:i/>
      <w:iCs/>
      <w:sz w:val="24"/>
      <w:szCs w:val="22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F965A2"/>
    <w:rPr>
      <w:i/>
      <w:iCs/>
      <w:sz w:val="24"/>
      <w:szCs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F965A2"/>
    <w:rPr>
      <w:i/>
      <w:iCs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F965A2"/>
    <w:rPr>
      <w:color w:val="auto"/>
      <w:u w:val="none"/>
    </w:rPr>
  </w:style>
  <w:style w:type="paragraph" w:styleId="Index1">
    <w:name w:val="index 1"/>
    <w:basedOn w:val="Normal"/>
    <w:next w:val="Normal"/>
    <w:autoRedefine/>
    <w:uiPriority w:val="99"/>
    <w:unhideWhenUsed/>
    <w:rsid w:val="00F965A2"/>
    <w:pPr>
      <w:tabs>
        <w:tab w:val="right" w:leader="dot" w:pos="3882"/>
      </w:tabs>
      <w:spacing w:line="288" w:lineRule="auto"/>
      <w:ind w:left="238" w:hanging="238"/>
    </w:pPr>
    <w:rPr>
      <w:noProof/>
    </w:rPr>
  </w:style>
  <w:style w:type="paragraph" w:styleId="ListParagraph">
    <w:name w:val="List Paragraph"/>
    <w:basedOn w:val="Normal"/>
    <w:uiPriority w:val="34"/>
    <w:qFormat/>
    <w:rsid w:val="00F965A2"/>
    <w:pPr>
      <w:spacing w:line="288" w:lineRule="auto"/>
      <w:contextualSpacing/>
    </w:pPr>
  </w:style>
  <w:style w:type="paragraph" w:styleId="NoSpacing">
    <w:name w:val="No Spacing"/>
    <w:link w:val="NoSpacingChar"/>
    <w:uiPriority w:val="1"/>
    <w:qFormat/>
    <w:rsid w:val="00F965A2"/>
    <w:rPr>
      <w:rFonts w:ascii="Calibri" w:hAnsi="Calibri" w:cs="Arial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F965A2"/>
    <w:rPr>
      <w:rFonts w:ascii="Calibri" w:hAnsi="Calibri" w:cs="Arial"/>
      <w:sz w:val="22"/>
      <w:szCs w:val="22"/>
      <w:lang w:eastAsia="en-US"/>
    </w:rPr>
  </w:style>
  <w:style w:type="numbering" w:customStyle="1" w:styleId="Nummerierung">
    <w:name w:val="Nummerierung"/>
    <w:uiPriority w:val="99"/>
    <w:rsid w:val="00F965A2"/>
    <w:pPr>
      <w:numPr>
        <w:numId w:val="3"/>
      </w:numPr>
    </w:pPr>
  </w:style>
  <w:style w:type="table" w:customStyle="1" w:styleId="Standardtabelle">
    <w:name w:val="Standardtabelle"/>
    <w:basedOn w:val="TableNormal"/>
    <w:uiPriority w:val="99"/>
    <w:rsid w:val="00F965A2"/>
    <w:rPr>
      <w:rFonts w:ascii="Arial" w:eastAsia="Calibri" w:hAnsi="Arial" w:cs="Arial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108" w:type="dxa"/>
        <w:bottom w:w="108" w:type="dxa"/>
      </w:tblCellMar>
    </w:tblPr>
    <w:tblStylePr w:type="firstRow">
      <w:rPr>
        <w:rFonts w:ascii="Arial" w:hAnsi="Arial"/>
        <w:b/>
        <w:sz w:val="20"/>
      </w:rPr>
    </w:tblStylePr>
  </w:style>
  <w:style w:type="paragraph" w:customStyle="1" w:styleId="1Anhang">
    <w:name w:val="1 Anhang"/>
    <w:basedOn w:val="Normal"/>
    <w:rsid w:val="00F965A2"/>
    <w:pPr>
      <w:numPr>
        <w:numId w:val="1"/>
      </w:numPr>
    </w:pPr>
  </w:style>
  <w:style w:type="table" w:customStyle="1" w:styleId="StandardtabelleohneLinien">
    <w:name w:val="Standardtabelle ohne Linien"/>
    <w:basedOn w:val="TableNormal"/>
    <w:uiPriority w:val="99"/>
    <w:rsid w:val="00F965A2"/>
    <w:rPr>
      <w:rFonts w:ascii="Arial" w:eastAsia="Calibri" w:hAnsi="Arial" w:cs="Arial"/>
    </w:rPr>
    <w:tblPr>
      <w:tblBorders>
        <w:top w:val="single" w:sz="4" w:space="0" w:color="auto"/>
        <w:bottom w:val="single" w:sz="4" w:space="0" w:color="auto"/>
      </w:tblBorders>
      <w:tblCellMar>
        <w:top w:w="108" w:type="dxa"/>
        <w:bottom w:w="108" w:type="dxa"/>
      </w:tblCellMar>
    </w:tblPr>
    <w:tblStylePr w:type="firstRow">
      <w:rPr>
        <w:rFonts w:ascii="Arial" w:hAnsi="Arial"/>
        <w:b/>
      </w:rPr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F965A2"/>
    <w:rPr>
      <w:rFonts w:ascii="Calibri" w:eastAsia="Calibri" w:hAnsi="Calibri" w:cs="Arial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  <w:tblStylePr w:type="firstRow">
      <w:rPr>
        <w:b/>
      </w:rPr>
    </w:tblStylePr>
  </w:style>
  <w:style w:type="paragraph" w:styleId="TOC1">
    <w:name w:val="toc 1"/>
    <w:basedOn w:val="Normal"/>
    <w:next w:val="Normal"/>
    <w:autoRedefine/>
    <w:uiPriority w:val="39"/>
    <w:unhideWhenUsed/>
    <w:rsid w:val="00F965A2"/>
    <w:pPr>
      <w:tabs>
        <w:tab w:val="left" w:pos="426"/>
        <w:tab w:val="right" w:leader="dot" w:pos="8505"/>
      </w:tabs>
      <w:spacing w:before="148" w:line="288" w:lineRule="auto"/>
      <w:ind w:left="426" w:hanging="426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4B74"/>
    <w:pPr>
      <w:tabs>
        <w:tab w:val="left" w:pos="993"/>
        <w:tab w:val="right" w:leader="dot" w:pos="8505"/>
      </w:tabs>
      <w:spacing w:line="288" w:lineRule="auto"/>
      <w:ind w:left="993" w:hanging="567"/>
    </w:pPr>
    <w:rPr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F965A2"/>
    <w:pPr>
      <w:tabs>
        <w:tab w:val="left" w:pos="1701"/>
        <w:tab w:val="right" w:leader="dot" w:pos="8505"/>
      </w:tabs>
      <w:spacing w:line="288" w:lineRule="auto"/>
      <w:ind w:left="1701" w:hanging="708"/>
    </w:pPr>
    <w:rPr>
      <w:noProof/>
    </w:rPr>
  </w:style>
  <w:style w:type="paragraph" w:styleId="TOC4">
    <w:name w:val="toc 4"/>
    <w:basedOn w:val="Normal"/>
    <w:next w:val="Normal"/>
    <w:autoRedefine/>
    <w:uiPriority w:val="39"/>
    <w:unhideWhenUsed/>
    <w:rsid w:val="00F965A2"/>
    <w:pPr>
      <w:tabs>
        <w:tab w:val="left" w:pos="2552"/>
        <w:tab w:val="right" w:leader="dot" w:pos="8505"/>
      </w:tabs>
      <w:spacing w:line="288" w:lineRule="auto"/>
      <w:ind w:left="2552" w:hanging="851"/>
    </w:pPr>
    <w:rPr>
      <w:noProof/>
    </w:rPr>
  </w:style>
  <w:style w:type="paragraph" w:styleId="TOC5">
    <w:name w:val="toc 5"/>
    <w:basedOn w:val="Normal"/>
    <w:next w:val="Normal"/>
    <w:autoRedefine/>
    <w:uiPriority w:val="39"/>
    <w:unhideWhenUsed/>
    <w:rsid w:val="00F965A2"/>
    <w:pPr>
      <w:tabs>
        <w:tab w:val="left" w:pos="3544"/>
        <w:tab w:val="right" w:leader="dot" w:pos="8504"/>
      </w:tabs>
      <w:spacing w:after="100"/>
      <w:ind w:left="3544" w:hanging="992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F965A2"/>
    <w:pPr>
      <w:spacing w:after="100"/>
      <w:ind w:left="1920"/>
    </w:pPr>
  </w:style>
  <w:style w:type="paragraph" w:customStyle="1" w:styleId="berschrift1ohne">
    <w:name w:val="Überschrift 1_ohne"/>
    <w:basedOn w:val="Normal"/>
    <w:next w:val="02Flietext"/>
    <w:qFormat/>
    <w:rsid w:val="00F965A2"/>
    <w:pPr>
      <w:keepNext/>
      <w:keepLines/>
      <w:tabs>
        <w:tab w:val="left" w:pos="709"/>
      </w:tabs>
      <w:suppressAutoHyphens/>
      <w:spacing w:after="720" w:line="288" w:lineRule="auto"/>
      <w:ind w:right="1134"/>
    </w:pPr>
    <w:rPr>
      <w:sz w:val="36"/>
      <w:szCs w:val="36"/>
    </w:rPr>
  </w:style>
  <w:style w:type="paragraph" w:customStyle="1" w:styleId="berschrift2ohne">
    <w:name w:val="Überschrift 2_ohne"/>
    <w:basedOn w:val="Heading2"/>
    <w:qFormat/>
    <w:rsid w:val="00F965A2"/>
    <w:pPr>
      <w:outlineLvl w:val="9"/>
    </w:pPr>
  </w:style>
  <w:style w:type="character" w:styleId="UnresolvedMention">
    <w:name w:val="Unresolved Mention"/>
    <w:basedOn w:val="DefaultParagraphFont"/>
    <w:uiPriority w:val="99"/>
    <w:semiHidden/>
    <w:unhideWhenUsed/>
    <w:rsid w:val="00F965A2"/>
    <w:rPr>
      <w:color w:val="605E5C"/>
      <w:shd w:val="clear" w:color="auto" w:fill="E1DFDD"/>
    </w:rPr>
  </w:style>
  <w:style w:type="table" w:customStyle="1" w:styleId="UnsichtbareTabelle">
    <w:name w:val="Unsichtbare Tabelle"/>
    <w:basedOn w:val="TableNormal"/>
    <w:uiPriority w:val="60"/>
    <w:rsid w:val="00F965A2"/>
    <w:pPr>
      <w:spacing w:line="288" w:lineRule="auto"/>
    </w:pPr>
    <w:rPr>
      <w:rFonts w:eastAsia="Calibri" w:cs="Arial"/>
      <w:sz w:val="24"/>
      <w:szCs w:val="24"/>
    </w:rPr>
    <w:tblPr>
      <w:tblStyleRowBandSize w:val="1"/>
      <w:tblStyleColBandSize w:val="1"/>
    </w:tblPr>
    <w:tblStylePr w:type="firstRow">
      <w:pPr>
        <w:spacing w:before="0" w:after="0" w:line="240" w:lineRule="auto"/>
      </w:pPr>
      <w:rPr>
        <w:b w:val="0"/>
        <w:bCs/>
      </w:rPr>
      <w:tblPr/>
      <w:tcPr>
        <w:shd w:val="clear" w:color="auto" w:fill="FFFFFF"/>
      </w:tcPr>
    </w:tblStylePr>
    <w:tblStylePr w:type="lastRow">
      <w:pPr>
        <w:spacing w:before="0" w:after="0" w:line="240" w:lineRule="auto"/>
      </w:pPr>
      <w:rPr>
        <w:b w:val="0"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 w:val="0"/>
        <w:bCs/>
      </w:rPr>
    </w:tblStylePr>
    <w:tblStylePr w:type="lastCol">
      <w:rPr>
        <w:b w:val="0"/>
        <w:bCs/>
      </w:rPr>
    </w:tblStylePr>
    <w:tblStylePr w:type="band1Vert">
      <w:tblPr/>
      <w:tcPr>
        <w:shd w:val="clear" w:color="auto" w:fill="FFFFFF"/>
      </w:tcPr>
    </w:tblStylePr>
    <w:tblStylePr w:type="band1Horz">
      <w:tblPr/>
      <w:tcPr>
        <w:shd w:val="clear" w:color="auto" w:fill="FFFFFF"/>
      </w:tcPr>
    </w:tblStylePr>
  </w:style>
  <w:style w:type="paragraph" w:customStyle="1" w:styleId="Zwischenberschrift">
    <w:name w:val="Zwischenüberschrift"/>
    <w:basedOn w:val="Normal"/>
    <w:next w:val="02Flietext"/>
    <w:qFormat/>
    <w:rsid w:val="00F965A2"/>
    <w:pPr>
      <w:keepNext/>
      <w:keepLines/>
      <w:suppressAutoHyphens/>
      <w:spacing w:before="288" w:after="144" w:line="288" w:lineRule="auto"/>
      <w:ind w:right="1134"/>
    </w:pPr>
    <w:rPr>
      <w:i/>
    </w:rPr>
  </w:style>
  <w:style w:type="paragraph" w:styleId="TOCHeading">
    <w:name w:val="TOC Heading"/>
    <w:basedOn w:val="Heading1"/>
    <w:next w:val="Normal"/>
    <w:uiPriority w:val="39"/>
    <w:unhideWhenUsed/>
    <w:qFormat/>
    <w:rsid w:val="00F965A2"/>
    <w:pPr>
      <w:tabs>
        <w:tab w:val="clear" w:pos="709"/>
      </w:tabs>
      <w:suppressAutoHyphens w:val="0"/>
      <w:spacing w:before="240" w:after="0" w:line="259" w:lineRule="auto"/>
      <w:ind w:left="0" w:right="0" w:firstLine="0"/>
      <w:outlineLvl w:val="9"/>
    </w:pPr>
    <w:rPr>
      <w:rFonts w:asciiTheme="majorHAnsi" w:eastAsiaTheme="majorEastAsia" w:hAnsiTheme="majorHAnsi" w:cstheme="majorBidi"/>
      <w:bCs w:val="0"/>
      <w:color w:val="2F5496" w:themeColor="accent1" w:themeShade="BF"/>
      <w:sz w:val="32"/>
      <w:szCs w:val="32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A39B0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815C71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815C71"/>
    <w:pPr>
      <w:tabs>
        <w:tab w:val="left" w:pos="454"/>
      </w:tabs>
      <w:ind w:left="454" w:hanging="454"/>
    </w:pPr>
  </w:style>
  <w:style w:type="character" w:customStyle="1" w:styleId="02FlietextChar">
    <w:name w:val="02 Fließtext Char"/>
    <w:basedOn w:val="DefaultParagraphFont"/>
    <w:link w:val="02Flietext"/>
    <w:rsid w:val="0018495F"/>
    <w:rPr>
      <w:rFonts w:ascii="Arial" w:eastAsia="Calibri" w:hAnsi="Arial"/>
      <w:color w:val="000000"/>
      <w:sz w:val="24"/>
      <w:szCs w:val="24"/>
      <w:lang w:eastAsia="en-US"/>
    </w:rPr>
  </w:style>
  <w:style w:type="character" w:customStyle="1" w:styleId="CitaviBibliographyEntryChar">
    <w:name w:val="Citavi Bibliography Entry Char"/>
    <w:basedOn w:val="02FlietextChar"/>
    <w:link w:val="CitaviBibliographyEntry"/>
    <w:uiPriority w:val="99"/>
    <w:rsid w:val="00815C71"/>
    <w:rPr>
      <w:rFonts w:ascii="Arial" w:eastAsia="Calibri" w:hAnsi="Arial"/>
      <w:color w:val="000000"/>
      <w:sz w:val="24"/>
      <w:szCs w:val="22"/>
      <w:lang w:eastAsia="en-US"/>
    </w:rPr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815C71"/>
  </w:style>
  <w:style w:type="character" w:customStyle="1" w:styleId="CitaviBibliographyHeadingChar">
    <w:name w:val="Citavi Bibliography Heading Char"/>
    <w:basedOn w:val="02FlietextChar"/>
    <w:link w:val="CitaviBibliographyHeading"/>
    <w:uiPriority w:val="99"/>
    <w:rsid w:val="00815C71"/>
    <w:rPr>
      <w:rFonts w:ascii="Arial" w:eastAsia="Calibri" w:hAnsi="Arial"/>
      <w:bCs/>
      <w:color w:val="000000"/>
      <w:sz w:val="36"/>
      <w:szCs w:val="28"/>
      <w:lang w:eastAsia="en-US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815C71"/>
  </w:style>
  <w:style w:type="character" w:customStyle="1" w:styleId="CitaviChapterBibliographyHeadingChar">
    <w:name w:val="Citavi Chapter Bibliography Heading Char"/>
    <w:basedOn w:val="02FlietextChar"/>
    <w:link w:val="CitaviChapterBibliographyHeading"/>
    <w:uiPriority w:val="99"/>
    <w:rsid w:val="00815C71"/>
    <w:rPr>
      <w:rFonts w:ascii="Arial" w:eastAsia="Calibri" w:hAnsi="Arial"/>
      <w:color w:val="000000"/>
      <w:sz w:val="28"/>
      <w:szCs w:val="26"/>
      <w:lang w:eastAsia="en-US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815C71"/>
    <w:pPr>
      <w:outlineLvl w:val="9"/>
    </w:pPr>
    <w:rPr>
      <w:rFonts w:eastAsia="Calibri"/>
    </w:rPr>
  </w:style>
  <w:style w:type="character" w:customStyle="1" w:styleId="CitaviBibliographySubheading1Char">
    <w:name w:val="Citavi Bibliography Subheading 1 Char"/>
    <w:basedOn w:val="02FlietextChar"/>
    <w:link w:val="CitaviBibliographySubheading1"/>
    <w:uiPriority w:val="99"/>
    <w:rsid w:val="00815C71"/>
    <w:rPr>
      <w:rFonts w:ascii="Arial" w:eastAsia="Calibri" w:hAnsi="Arial"/>
      <w:color w:val="000000"/>
      <w:sz w:val="28"/>
      <w:szCs w:val="26"/>
      <w:lang w:eastAsia="en-US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815C71"/>
    <w:pPr>
      <w:outlineLvl w:val="9"/>
    </w:pPr>
    <w:rPr>
      <w:rFonts w:eastAsia="Calibri"/>
    </w:rPr>
  </w:style>
  <w:style w:type="character" w:customStyle="1" w:styleId="CitaviBibliographySubheading2Char">
    <w:name w:val="Citavi Bibliography Subheading 2 Char"/>
    <w:basedOn w:val="02FlietextChar"/>
    <w:link w:val="CitaviBibliographySubheading2"/>
    <w:uiPriority w:val="99"/>
    <w:rsid w:val="00815C71"/>
    <w:rPr>
      <w:rFonts w:ascii="Arial" w:eastAsia="Calibri" w:hAnsi="Arial"/>
      <w:color w:val="000000"/>
      <w:sz w:val="24"/>
      <w:szCs w:val="22"/>
      <w:lang w:eastAsia="en-US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815C71"/>
    <w:pPr>
      <w:outlineLvl w:val="9"/>
    </w:pPr>
    <w:rPr>
      <w:rFonts w:eastAsia="Calibri"/>
      <w:color w:val="000000"/>
    </w:rPr>
  </w:style>
  <w:style w:type="character" w:customStyle="1" w:styleId="CitaviBibliographySubheading3Char">
    <w:name w:val="Citavi Bibliography Subheading 3 Char"/>
    <w:basedOn w:val="02FlietextChar"/>
    <w:link w:val="CitaviBibliographySubheading3"/>
    <w:uiPriority w:val="99"/>
    <w:rsid w:val="00815C71"/>
    <w:rPr>
      <w:rFonts w:ascii="Arial" w:eastAsia="Calibri" w:hAnsi="Arial"/>
      <w:color w:val="000000"/>
      <w:sz w:val="24"/>
      <w:szCs w:val="22"/>
      <w:lang w:eastAsia="en-US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815C71"/>
    <w:pPr>
      <w:outlineLvl w:val="9"/>
    </w:pPr>
    <w:rPr>
      <w:rFonts w:eastAsia="Calibri"/>
      <w:color w:val="000000"/>
    </w:rPr>
  </w:style>
  <w:style w:type="character" w:customStyle="1" w:styleId="CitaviBibliographySubheading4Char">
    <w:name w:val="Citavi Bibliography Subheading 4 Char"/>
    <w:basedOn w:val="02FlietextChar"/>
    <w:link w:val="CitaviBibliographySubheading4"/>
    <w:uiPriority w:val="99"/>
    <w:rsid w:val="00815C71"/>
    <w:rPr>
      <w:rFonts w:ascii="Arial" w:eastAsia="Calibri" w:hAnsi="Arial"/>
      <w:i/>
      <w:color w:val="000000"/>
      <w:sz w:val="24"/>
      <w:szCs w:val="22"/>
      <w:lang w:eastAsia="en-US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815C71"/>
    <w:pPr>
      <w:outlineLvl w:val="9"/>
    </w:pPr>
    <w:rPr>
      <w:rFonts w:eastAsia="Calibri"/>
      <w:color w:val="000000"/>
    </w:rPr>
  </w:style>
  <w:style w:type="character" w:customStyle="1" w:styleId="CitaviBibliographySubheading5Char">
    <w:name w:val="Citavi Bibliography Subheading 5 Char"/>
    <w:basedOn w:val="02FlietextChar"/>
    <w:link w:val="CitaviBibliographySubheading5"/>
    <w:uiPriority w:val="99"/>
    <w:rsid w:val="00815C71"/>
    <w:rPr>
      <w:rFonts w:ascii="Arial" w:eastAsia="Calibri" w:hAnsi="Arial"/>
      <w:i/>
      <w:iCs/>
      <w:color w:val="000000"/>
      <w:sz w:val="24"/>
      <w:szCs w:val="22"/>
      <w:lang w:eastAsia="en-US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815C71"/>
    <w:pPr>
      <w:outlineLvl w:val="9"/>
    </w:pPr>
    <w:rPr>
      <w:rFonts w:eastAsia="Calibri"/>
      <w:color w:val="000000"/>
    </w:rPr>
  </w:style>
  <w:style w:type="character" w:customStyle="1" w:styleId="CitaviBibliographySubheading6Char">
    <w:name w:val="Citavi Bibliography Subheading 6 Char"/>
    <w:basedOn w:val="02FlietextChar"/>
    <w:link w:val="CitaviBibliographySubheading6"/>
    <w:uiPriority w:val="99"/>
    <w:rsid w:val="00815C71"/>
    <w:rPr>
      <w:rFonts w:ascii="Arial" w:eastAsia="Calibri" w:hAnsi="Arial"/>
      <w:i/>
      <w:iCs/>
      <w:color w:val="000000"/>
      <w:sz w:val="24"/>
      <w:szCs w:val="22"/>
      <w:lang w:eastAsia="en-US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815C71"/>
    <w:pPr>
      <w:outlineLvl w:val="9"/>
    </w:pPr>
    <w:rPr>
      <w:rFonts w:eastAsia="Calibri"/>
      <w:color w:val="000000"/>
    </w:rPr>
  </w:style>
  <w:style w:type="character" w:customStyle="1" w:styleId="CitaviBibliographySubheading7Char">
    <w:name w:val="Citavi Bibliography Subheading 7 Char"/>
    <w:basedOn w:val="02FlietextChar"/>
    <w:link w:val="CitaviBibliographySubheading7"/>
    <w:uiPriority w:val="99"/>
    <w:rsid w:val="00815C71"/>
    <w:rPr>
      <w:rFonts w:ascii="Arial" w:eastAsia="Calibri" w:hAnsi="Arial"/>
      <w:i/>
      <w:iCs/>
      <w:color w:val="000000"/>
      <w:sz w:val="24"/>
      <w:szCs w:val="24"/>
      <w:lang w:eastAsia="en-US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815C71"/>
    <w:pPr>
      <w:outlineLvl w:val="9"/>
    </w:pPr>
    <w:rPr>
      <w:rFonts w:eastAsia="Calibri"/>
      <w:color w:val="000000"/>
    </w:rPr>
  </w:style>
  <w:style w:type="character" w:customStyle="1" w:styleId="CitaviBibliographySubheading8Char">
    <w:name w:val="Citavi Bibliography Subheading 8 Char"/>
    <w:basedOn w:val="02FlietextChar"/>
    <w:link w:val="CitaviBibliographySubheading8"/>
    <w:uiPriority w:val="99"/>
    <w:rsid w:val="00815C71"/>
    <w:rPr>
      <w:rFonts w:ascii="Arial" w:eastAsia="Calibri" w:hAnsi="Arial"/>
      <w:i/>
      <w:iCs/>
      <w:color w:val="000000"/>
      <w:sz w:val="24"/>
      <w:szCs w:val="24"/>
      <w:lang w:eastAsia="en-US"/>
    </w:rPr>
  </w:style>
  <w:style w:type="paragraph" w:customStyle="1" w:styleId="Heading1noReference">
    <w:name w:val="Heading1_noReference"/>
    <w:basedOn w:val="Heading1"/>
    <w:qFormat/>
    <w:rsid w:val="00BA2643"/>
  </w:style>
  <w:style w:type="character" w:customStyle="1" w:styleId="markedcontent">
    <w:name w:val="markedcontent"/>
    <w:basedOn w:val="DefaultParagraphFont"/>
    <w:rsid w:val="00146B3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06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2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074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65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8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8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2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224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576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12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7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8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7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86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2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header" Target="header5.xml"/><Relationship Id="rId1" Type="http://schemas.openxmlformats.org/officeDocument/2006/relationships/customXml" Target="../customXml/item1.xml"/><Relationship Id="rId6" Type="http://schemas.openxmlformats.org/officeDocument/2006/relationships/customXml" Target="../customXml/item6.xml"/><Relationship Id="rId11" Type="http://schemas.openxmlformats.org/officeDocument/2006/relationships/footnotes" Target="footnotes.xml"/><Relationship Id="rId5" Type="http://schemas.openxmlformats.org/officeDocument/2006/relationships/customXml" Target="../customXml/item5.xml"/><Relationship Id="rId15" Type="http://schemas.openxmlformats.org/officeDocument/2006/relationships/footer" Target="footer1.xml"/><Relationship Id="rId23" Type="http://schemas.openxmlformats.org/officeDocument/2006/relationships/theme" Target="theme/theme1.xml"/><Relationship Id="rId10" Type="http://schemas.openxmlformats.org/officeDocument/2006/relationships/webSettings" Target="webSettings.xml"/><Relationship Id="rId19" Type="http://schemas.openxmlformats.org/officeDocument/2006/relationships/header" Target="header4.xml"/><Relationship Id="rId4" Type="http://schemas.openxmlformats.org/officeDocument/2006/relationships/customXml" Target="../customXml/item4.xml"/><Relationship Id="rId9" Type="http://schemas.openxmlformats.org/officeDocument/2006/relationships/settings" Target="settings.xml"/><Relationship Id="rId14" Type="http://schemas.openxmlformats.org/officeDocument/2006/relationships/header" Target="header2.xml"/><Relationship Id="rId22" Type="http://schemas.openxmlformats.org/officeDocument/2006/relationships/glossaryDocument" Target="glossary/document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254ADEC-2253-49C9-A558-806D488ED132}"/>
      </w:docPartPr>
      <w:docPartBody>
        <w:p w:rsidR="006501FC" w:rsidRDefault="00B83F90">
          <w:r w:rsidRPr="005E079A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Fett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3F90"/>
    <w:rsid w:val="00072EFC"/>
    <w:rsid w:val="00095050"/>
    <w:rsid w:val="00483B85"/>
    <w:rsid w:val="006501FC"/>
    <w:rsid w:val="00B83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83F90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_rels/item6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6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403330f-162b-446d-8c22-22db491b01b4"/>
    <TaxKeywordTaxHTField xmlns="0403330f-162b-446d-8c22-22db491b01b4">
      <Terms xmlns="http://schemas.microsoft.com/office/infopath/2007/PartnerControls"/>
    </TaxKeywordTaxHTField>
  </documentManagement>
</p:properties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C60B7A7BE5014843AA9504953F891769" ma:contentTypeVersion="5" ma:contentTypeDescription="Ein neues Dokument erstellen." ma:contentTypeScope="" ma:versionID="0b3841ce020696cd4b78cfee8b063167">
  <xsd:schema xmlns:xsd="http://www.w3.org/2001/XMLSchema" xmlns:xs="http://www.w3.org/2001/XMLSchema" xmlns:p="http://schemas.microsoft.com/office/2006/metadata/properties" xmlns:ns2="62814ff3-7aa3-44d2-a87f-13a0002dc2ee" xmlns:ns3="0403330f-162b-446d-8c22-22db491b01b4" targetNamespace="http://schemas.microsoft.com/office/2006/metadata/properties" ma:root="true" ma:fieldsID="6e87fd776f91e95c233995b7c6873e53" ns2:_="" ns3:_="">
    <xsd:import namespace="62814ff3-7aa3-44d2-a87f-13a0002dc2ee"/>
    <xsd:import namespace="0403330f-162b-446d-8c22-22db491b01b4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  <xsd:element ref="ns3:TaxKeywordTaxHTField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814ff3-7aa3-44d2-a87f-13a0002dc2ee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Wert der Dokument-ID" ma:description="Der Wert der diesem Element zugewiesenen Dokument-ID." ma:internalName="_dlc_DocId" ma:readOnly="true">
      <xsd:simpleType>
        <xsd:restriction base="dms:Text"/>
      </xsd:simpleType>
    </xsd:element>
    <xsd:element name="_dlc_DocIdUrl" ma:index="9" nillable="true" ma:displayName="Dokument-ID" ma:description="Permanenter Hyperlink zu diesem Dok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Beständige ID" ma:description="ID beim Hinzufügen beibehalten." ma:hidden="true" ma:internalName="_dlc_DocIdPersistId" ma:readOnly="true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403330f-162b-446d-8c22-22db491b01b4" elementFormDefault="qualified">
    <xsd:import namespace="http://schemas.microsoft.com/office/2006/documentManagement/types"/>
    <xsd:import namespace="http://schemas.microsoft.com/office/infopath/2007/PartnerControls"/>
    <xsd:element name="TaxKeywordTaxHTField" ma:index="12" nillable="true" ma:taxonomy="true" ma:internalName="TaxKeywordTaxHTField" ma:taxonomyFieldName="TaxKeyword" ma:displayName="Unternehmensstichwörter" ma:fieldId="{23f27201-bee3-471e-b2e7-b64fd8b7ca38}" ma:taxonomyMulti="true" ma:sspId="3be04aaa-45e6-46a1-abdd-565b6b94a658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description="" ma:hidden="true" ma:list="{09A5CD84-A521-470C-B8FB-EC644E2057BA}" ma:internalName="TaxCatchAll" ma:showField="CatchAllData" ma:web="{54bb9291-babe-4a95-bca9-104844427d8d}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6.xml><?xml version="1.0" encoding="utf-8"?>
<LongProperties xmlns="http://schemas.microsoft.com/office/2006/metadata/longProperties"/>
</file>

<file path=customXml/itemProps1.xml><?xml version="1.0" encoding="utf-8"?>
<ds:datastoreItem xmlns:ds="http://schemas.openxmlformats.org/officeDocument/2006/customXml" ds:itemID="{A13C2D3E-E9CC-4911-A307-74F867E3B61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B97B41F-47BF-4C2B-9617-2684019430E9}">
  <ds:schemaRefs>
    <ds:schemaRef ds:uri="http://schemas.microsoft.com/office/2006/metadata/properties"/>
    <ds:schemaRef ds:uri="http://schemas.microsoft.com/office/infopath/2007/PartnerControls"/>
    <ds:schemaRef ds:uri="0403330f-162b-446d-8c22-22db491b01b4"/>
  </ds:schemaRefs>
</ds:datastoreItem>
</file>

<file path=customXml/itemProps3.xml><?xml version="1.0" encoding="utf-8"?>
<ds:datastoreItem xmlns:ds="http://schemas.openxmlformats.org/officeDocument/2006/customXml" ds:itemID="{ACB1731F-66B9-4E7A-92D9-1F2714D5B8E6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F51C6D21-61C7-4697-9130-2390AB890B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814ff3-7aa3-44d2-a87f-13a0002dc2ee"/>
    <ds:schemaRef ds:uri="0403330f-162b-446d-8c22-22db491b01b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CC7484A9-E3FD-4683-8906-CE6ADA041869}">
  <ds:schemaRefs>
    <ds:schemaRef ds:uri="http://schemas.openxmlformats.org/officeDocument/2006/bibliography"/>
  </ds:schemaRefs>
</ds:datastoreItem>
</file>

<file path=customXml/itemProps6.xml><?xml version="1.0" encoding="utf-8"?>
<ds:datastoreItem xmlns:ds="http://schemas.openxmlformats.org/officeDocument/2006/customXml" ds:itemID="{40392E22-FB5A-4947-851E-0352A191E9FD}">
  <ds:schemaRefs>
    <ds:schemaRef ds:uri="http://schemas.microsoft.com/office/2006/metadata/long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5686</Words>
  <Characters>32411</Characters>
  <Application>Microsoft Office Word</Application>
  <DocSecurity>0</DocSecurity>
  <Lines>270</Lines>
  <Paragraphs>7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Muster für das Titelblatt der Projekt-, Studien- und Bachelorarbeiten</vt:lpstr>
      <vt:lpstr>Muster für das Titelblatt der Projekt-, Studien- und Bachelorarbeiten</vt:lpstr>
    </vt:vector>
  </TitlesOfParts>
  <Company>BA Stuttgart</Company>
  <LinksUpToDate>false</LinksUpToDate>
  <CharactersWithSpaces>38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uster für das Titelblatt der Projekt-, Studien- und Bachelorarbeiten</dc:title>
  <dc:subject/>
  <dc:creator>jickeli</dc:creator>
  <cp:keywords/>
  <dc:description/>
  <cp:lastModifiedBy>David Schoenberger</cp:lastModifiedBy>
  <cp:revision>291</cp:revision>
  <cp:lastPrinted>2021-09-09T12:56:00Z</cp:lastPrinted>
  <dcterms:created xsi:type="dcterms:W3CDTF">2021-07-12T12:30:00Z</dcterms:created>
  <dcterms:modified xsi:type="dcterms:W3CDTF">2021-11-16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758693061</vt:i4>
  </property>
  <property fmtid="{D5CDD505-2E9C-101B-9397-08002B2CF9AE}" pid="3" name="_EmailSubject">
    <vt:lpwstr>Richtlinien für Praxisarbeiten usw.</vt:lpwstr>
  </property>
  <property fmtid="{D5CDD505-2E9C-101B-9397-08002B2CF9AE}" pid="4" name="_AuthorEmail">
    <vt:lpwstr>jickeli@ba-stuttgart.de</vt:lpwstr>
  </property>
  <property fmtid="{D5CDD505-2E9C-101B-9397-08002B2CF9AE}" pid="5" name="_AuthorEmailDisplayName">
    <vt:lpwstr>Prof. Dr. Ing. Alexander Jickeli</vt:lpwstr>
  </property>
  <property fmtid="{D5CDD505-2E9C-101B-9397-08002B2CF9AE}" pid="6" name="_ReviewingToolsShownOnce">
    <vt:lpwstr/>
  </property>
  <property fmtid="{D5CDD505-2E9C-101B-9397-08002B2CF9AE}" pid="7" name="_dlc_DocId">
    <vt:lpwstr>DHBWFKT-18-44</vt:lpwstr>
  </property>
  <property fmtid="{D5CDD505-2E9C-101B-9397-08002B2CF9AE}" pid="8" name="_dlc_DocIdItemGuid">
    <vt:lpwstr>05c74aeb-b5b8-4627-9fb0-f5380eefda2e</vt:lpwstr>
  </property>
  <property fmtid="{D5CDD505-2E9C-101B-9397-08002B2CF9AE}" pid="9" name="_dlc_DocIdUrl">
    <vt:lpwstr>https://portal.dhbw.de/ws/fkt/_layouts/DocIdRedir.aspx?ID=DHBWFKT-18-44, DHBWFKT-18-44</vt:lpwstr>
  </property>
  <property fmtid="{D5CDD505-2E9C-101B-9397-08002B2CF9AE}" pid="10" name="TaxKeyword">
    <vt:lpwstr/>
  </property>
  <property fmtid="{D5CDD505-2E9C-101B-9397-08002B2CF9AE}" pid="11" name="CitaviDocumentProperty_0">
    <vt:lpwstr>0bcb7f71-a2b5-4563-ac06-4c9fa4c95d13</vt:lpwstr>
  </property>
  <property fmtid="{D5CDD505-2E9C-101B-9397-08002B2CF9AE}" pid="12" name="CitaviDocumentProperty_6">
    <vt:lpwstr>True</vt:lpwstr>
  </property>
  <property fmtid="{D5CDD505-2E9C-101B-9397-08002B2CF9AE}" pid="13" name="CitaviDocumentProperty_8">
    <vt:lpwstr>F:\Projects\studienarbeit\literatur_citavi\studienarbeitVisualAnalytics.ctv6</vt:lpwstr>
  </property>
  <property fmtid="{D5CDD505-2E9C-101B-9397-08002B2CF9AE}" pid="14" name="CitaviDocumentProperty_7">
    <vt:lpwstr>studienarbeitVisualAnalytics</vt:lpwstr>
  </property>
  <property fmtid="{D5CDD505-2E9C-101B-9397-08002B2CF9AE}" pid="15" name="CitaviDocumentProperty_1">
    <vt:lpwstr>6.7.0.0</vt:lpwstr>
  </property>
</Properties>
</file>